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FB353B" w14:textId="77777777" w:rsidR="00F24243" w:rsidRPr="00373474" w:rsidRDefault="00504BDD" w:rsidP="00B43691">
      <w:pPr>
        <w:pStyle w:val="Normal1"/>
        <w:pBdr>
          <w:top w:val="nil"/>
          <w:left w:val="nil"/>
          <w:bottom w:val="nil"/>
          <w:right w:val="nil"/>
          <w:between w:val="nil"/>
        </w:pBdr>
        <w:contextualSpacing/>
        <w:rPr>
          <w:color w:val="000000"/>
        </w:rPr>
      </w:pPr>
      <w:r w:rsidRPr="00373474">
        <w:rPr>
          <w:b/>
          <w:color w:val="000000"/>
        </w:rPr>
        <w:t>TITLE:</w:t>
      </w:r>
      <w:r w:rsidRPr="00373474">
        <w:rPr>
          <w:color w:val="000000"/>
        </w:rPr>
        <w:t xml:space="preserve"> </w:t>
      </w:r>
    </w:p>
    <w:p w14:paraId="6035D892" w14:textId="4CFE84B6" w:rsidR="00F24243" w:rsidRPr="00373474" w:rsidRDefault="00504BDD" w:rsidP="00B43691">
      <w:pPr>
        <w:pStyle w:val="Normal1"/>
        <w:contextualSpacing/>
        <w:rPr>
          <w:color w:val="000000"/>
        </w:rPr>
      </w:pPr>
      <w:bookmarkStart w:id="0" w:name="_gjdgxs" w:colFirst="0" w:colLast="0"/>
      <w:bookmarkStart w:id="1" w:name="_GoBack"/>
      <w:bookmarkEnd w:id="0"/>
      <w:r w:rsidRPr="00373474">
        <w:rPr>
          <w:color w:val="000000"/>
        </w:rPr>
        <w:t xml:space="preserve">Generating </w:t>
      </w:r>
      <w:r w:rsidR="005950FE">
        <w:rPr>
          <w:color w:val="000000"/>
        </w:rPr>
        <w:t xml:space="preserve">a </w:t>
      </w:r>
      <w:r w:rsidR="00821888" w:rsidRPr="00373474">
        <w:rPr>
          <w:color w:val="000000"/>
        </w:rPr>
        <w:t>Fractal Microstructure of Laminin-111 to Signal to Cells</w:t>
      </w:r>
    </w:p>
    <w:bookmarkEnd w:id="1"/>
    <w:p w14:paraId="0CC24577" w14:textId="77777777" w:rsidR="00F24243" w:rsidRPr="00373474" w:rsidRDefault="00F24243" w:rsidP="00B43691">
      <w:pPr>
        <w:pStyle w:val="Normal1"/>
        <w:contextualSpacing/>
        <w:rPr>
          <w:b/>
        </w:rPr>
      </w:pPr>
    </w:p>
    <w:p w14:paraId="13EF9357" w14:textId="77777777" w:rsidR="00F24243" w:rsidRPr="00373474" w:rsidRDefault="00504BDD" w:rsidP="00B43691">
      <w:pPr>
        <w:pStyle w:val="Normal1"/>
        <w:contextualSpacing/>
        <w:rPr>
          <w:color w:val="808080"/>
        </w:rPr>
      </w:pPr>
      <w:r w:rsidRPr="00373474">
        <w:rPr>
          <w:b/>
        </w:rPr>
        <w:t xml:space="preserve">AUTHORS AND AFFILIATIONS: </w:t>
      </w:r>
    </w:p>
    <w:p w14:paraId="68F4316B" w14:textId="59B6E00E" w:rsidR="00F24243" w:rsidRPr="00373474" w:rsidRDefault="00504BDD" w:rsidP="00B43691">
      <w:pPr>
        <w:pStyle w:val="Normal1"/>
        <w:contextualSpacing/>
      </w:pPr>
      <w:r w:rsidRPr="00373474">
        <w:t>Camilla Hochman-Mende</w:t>
      </w:r>
      <w:r w:rsidR="00F24243" w:rsidRPr="00373474">
        <w:rPr>
          <w:color w:val="000000"/>
        </w:rPr>
        <w:t>z</w:t>
      </w:r>
      <w:r w:rsidRPr="00373474">
        <w:rPr>
          <w:vertAlign w:val="superscript"/>
        </w:rPr>
        <w:t>1</w:t>
      </w:r>
      <w:r w:rsidRPr="00373474">
        <w:t>, Tatiana Coelho-Sampaio</w:t>
      </w:r>
      <w:r w:rsidRPr="00373474">
        <w:rPr>
          <w:vertAlign w:val="superscript"/>
        </w:rPr>
        <w:t>2</w:t>
      </w:r>
      <w:r w:rsidRPr="00373474">
        <w:t>, Ariel</w:t>
      </w:r>
      <w:r w:rsidR="00575F7D" w:rsidRPr="00373474">
        <w:t xml:space="preserve"> J.</w:t>
      </w:r>
      <w:r w:rsidRPr="00373474">
        <w:t xml:space="preserve"> Kent</w:t>
      </w:r>
      <w:r w:rsidRPr="00373474">
        <w:rPr>
          <w:vertAlign w:val="superscript"/>
        </w:rPr>
        <w:t>3</w:t>
      </w:r>
      <w:r w:rsidRPr="00373474">
        <w:t xml:space="preserve">, Jamie </w:t>
      </w:r>
      <w:r w:rsidR="00575F7D" w:rsidRPr="00373474">
        <w:t xml:space="preserve">L. </w:t>
      </w:r>
      <w:r w:rsidRPr="00373474">
        <w:t>Inman</w:t>
      </w:r>
      <w:r w:rsidRPr="00373474">
        <w:rPr>
          <w:vertAlign w:val="superscript"/>
        </w:rPr>
        <w:t>3</w:t>
      </w:r>
      <w:r w:rsidRPr="00373474">
        <w:t xml:space="preserve">, Mina </w:t>
      </w:r>
      <w:r w:rsidR="00575F7D" w:rsidRPr="00373474">
        <w:t xml:space="preserve">J. </w:t>
      </w:r>
      <w:r w:rsidRPr="00373474">
        <w:t>Bissell</w:t>
      </w:r>
      <w:r w:rsidRPr="00373474">
        <w:rPr>
          <w:vertAlign w:val="superscript"/>
        </w:rPr>
        <w:t>3</w:t>
      </w:r>
      <w:r w:rsidRPr="00373474">
        <w:t>, Claire Robertson</w:t>
      </w:r>
      <w:r w:rsidRPr="00373474">
        <w:rPr>
          <w:vertAlign w:val="superscript"/>
        </w:rPr>
        <w:t>4</w:t>
      </w:r>
    </w:p>
    <w:p w14:paraId="7B18B447" w14:textId="77777777" w:rsidR="00F24243" w:rsidRPr="00373474" w:rsidRDefault="00F24243" w:rsidP="00B43691">
      <w:pPr>
        <w:pStyle w:val="Normal1"/>
        <w:contextualSpacing/>
      </w:pPr>
    </w:p>
    <w:p w14:paraId="7DC902E6" w14:textId="357089B4" w:rsidR="00F24243" w:rsidRPr="00373474" w:rsidRDefault="00504BDD" w:rsidP="00B43691">
      <w:pPr>
        <w:pStyle w:val="Normal1"/>
        <w:contextualSpacing/>
      </w:pPr>
      <w:r w:rsidRPr="00373474">
        <w:t>1: Regenerative Medicine Research, Texas Heart Institute, Houston, Texas</w:t>
      </w:r>
    </w:p>
    <w:p w14:paraId="23811C2E" w14:textId="77777777" w:rsidR="00F24243" w:rsidRPr="00373474" w:rsidRDefault="00504BDD" w:rsidP="00B43691">
      <w:pPr>
        <w:pStyle w:val="Normal1"/>
        <w:contextualSpacing/>
      </w:pPr>
      <w:r w:rsidRPr="00373474">
        <w:t xml:space="preserve">2: Institute of Biomedical Sciences, Federal University of Rio de Janeiro, Rio de Janeiro, RJ, Brazil </w:t>
      </w:r>
    </w:p>
    <w:p w14:paraId="2B22D679" w14:textId="77777777" w:rsidR="00F24243" w:rsidRPr="00373474" w:rsidRDefault="00504BDD" w:rsidP="00B43691">
      <w:pPr>
        <w:pStyle w:val="Normal1"/>
        <w:contextualSpacing/>
      </w:pPr>
      <w:r w:rsidRPr="00373474">
        <w:t>3: Division of Biosciences, Lawrence Berkeley National Lab, Berkeley, California</w:t>
      </w:r>
    </w:p>
    <w:p w14:paraId="728A978D" w14:textId="77777777" w:rsidR="00F24243" w:rsidRPr="00373474" w:rsidRDefault="00504BDD" w:rsidP="00B43691">
      <w:pPr>
        <w:pStyle w:val="Normal1"/>
        <w:contextualSpacing/>
      </w:pPr>
      <w:r w:rsidRPr="00373474">
        <w:t>4: Materials Engineering Department, Lawrence Livermore National Lab, Livermore, California</w:t>
      </w:r>
    </w:p>
    <w:p w14:paraId="49E4F3E2" w14:textId="77777777" w:rsidR="00F24243" w:rsidRPr="00373474" w:rsidRDefault="00F24243" w:rsidP="00B43691">
      <w:pPr>
        <w:pStyle w:val="Normal1"/>
        <w:contextualSpacing/>
        <w:rPr>
          <w:color w:val="808080"/>
        </w:rPr>
      </w:pPr>
    </w:p>
    <w:p w14:paraId="6F6D0216" w14:textId="77777777" w:rsidR="00F24243" w:rsidRPr="00373474" w:rsidRDefault="00504BDD" w:rsidP="00B43691">
      <w:pPr>
        <w:pStyle w:val="Normal1"/>
        <w:pBdr>
          <w:top w:val="nil"/>
          <w:left w:val="nil"/>
          <w:bottom w:val="nil"/>
          <w:right w:val="nil"/>
          <w:between w:val="nil"/>
        </w:pBdr>
        <w:contextualSpacing/>
        <w:rPr>
          <w:color w:val="000000"/>
        </w:rPr>
      </w:pPr>
      <w:r w:rsidRPr="00373474">
        <w:rPr>
          <w:b/>
          <w:color w:val="000000"/>
        </w:rPr>
        <w:t>KEYWORDS:</w:t>
      </w:r>
      <w:r w:rsidRPr="00373474">
        <w:rPr>
          <w:color w:val="000000"/>
        </w:rPr>
        <w:t xml:space="preserve"> </w:t>
      </w:r>
    </w:p>
    <w:p w14:paraId="21A2A6D3" w14:textId="0E8A91CF" w:rsidR="00F24243" w:rsidRPr="00373474" w:rsidRDefault="00504BDD" w:rsidP="00B43691">
      <w:pPr>
        <w:pStyle w:val="Normal1"/>
        <w:contextualSpacing/>
        <w:rPr>
          <w:color w:val="000000"/>
        </w:rPr>
      </w:pPr>
      <w:r w:rsidRPr="00373474">
        <w:rPr>
          <w:color w:val="000000"/>
        </w:rPr>
        <w:t>Extracellular matrix microstructure</w:t>
      </w:r>
      <w:r w:rsidR="00821888" w:rsidRPr="00373474">
        <w:rPr>
          <w:color w:val="000000"/>
        </w:rPr>
        <w:t xml:space="preserve">, </w:t>
      </w:r>
      <w:r w:rsidRPr="00373474">
        <w:rPr>
          <w:color w:val="000000"/>
        </w:rPr>
        <w:t>polyLM</w:t>
      </w:r>
      <w:r w:rsidR="00821888" w:rsidRPr="00373474">
        <w:rPr>
          <w:color w:val="000000"/>
        </w:rPr>
        <w:t xml:space="preserve">, </w:t>
      </w:r>
      <w:r w:rsidRPr="00373474">
        <w:rPr>
          <w:color w:val="000000"/>
        </w:rPr>
        <w:t>Laminin-111</w:t>
      </w:r>
      <w:r w:rsidR="007143D7" w:rsidRPr="00373474">
        <w:rPr>
          <w:color w:val="000000"/>
        </w:rPr>
        <w:t>, fractal, extracellular matrix</w:t>
      </w:r>
    </w:p>
    <w:p w14:paraId="77E6BDF2" w14:textId="77777777" w:rsidR="00F24243" w:rsidRPr="00373474" w:rsidRDefault="00F24243" w:rsidP="00B43691">
      <w:pPr>
        <w:pStyle w:val="Normal1"/>
        <w:pBdr>
          <w:top w:val="nil"/>
          <w:left w:val="nil"/>
          <w:bottom w:val="nil"/>
          <w:right w:val="nil"/>
          <w:between w:val="nil"/>
        </w:pBdr>
        <w:contextualSpacing/>
        <w:rPr>
          <w:color w:val="000000"/>
        </w:rPr>
      </w:pPr>
    </w:p>
    <w:p w14:paraId="6A11F030" w14:textId="77777777" w:rsidR="00F24243" w:rsidRPr="00373474" w:rsidRDefault="00504BDD" w:rsidP="00B43691">
      <w:pPr>
        <w:pStyle w:val="Normal1"/>
        <w:contextualSpacing/>
      </w:pPr>
      <w:r w:rsidRPr="00373474">
        <w:rPr>
          <w:b/>
        </w:rPr>
        <w:t>SUMMARY:</w:t>
      </w:r>
      <w:r w:rsidRPr="00373474">
        <w:t xml:space="preserve"> </w:t>
      </w:r>
    </w:p>
    <w:p w14:paraId="4D384444" w14:textId="76E7F1ED" w:rsidR="00F24243" w:rsidRPr="00373474" w:rsidRDefault="00504BDD" w:rsidP="00B43691">
      <w:pPr>
        <w:pStyle w:val="Normal1"/>
        <w:contextualSpacing/>
        <w:rPr>
          <w:color w:val="000000"/>
        </w:rPr>
      </w:pPr>
      <w:r w:rsidRPr="00373474">
        <w:rPr>
          <w:color w:val="000000"/>
        </w:rPr>
        <w:t xml:space="preserve">We describe three methods to generate Ln1 polymers with fractal properties </w:t>
      </w:r>
      <w:r w:rsidR="00B90D04" w:rsidRPr="00373474">
        <w:rPr>
          <w:color w:val="000000"/>
        </w:rPr>
        <w:t>that</w:t>
      </w:r>
      <w:r w:rsidRPr="00373474">
        <w:rPr>
          <w:color w:val="000000"/>
        </w:rPr>
        <w:t xml:space="preserve"> signal to cells differently compared to unpolymerized Ln1.</w:t>
      </w:r>
    </w:p>
    <w:p w14:paraId="029FD4F3" w14:textId="77777777" w:rsidR="00F24243" w:rsidRPr="00373474" w:rsidRDefault="00F24243" w:rsidP="00B43691">
      <w:pPr>
        <w:pStyle w:val="Normal1"/>
        <w:contextualSpacing/>
      </w:pPr>
    </w:p>
    <w:p w14:paraId="48B92580" w14:textId="77777777" w:rsidR="00F24243" w:rsidRPr="00373474" w:rsidRDefault="00504BDD" w:rsidP="00B43691">
      <w:pPr>
        <w:pStyle w:val="Normal1"/>
        <w:contextualSpacing/>
        <w:rPr>
          <w:color w:val="000000"/>
        </w:rPr>
      </w:pPr>
      <w:r w:rsidRPr="00373474">
        <w:rPr>
          <w:b/>
        </w:rPr>
        <w:t>ABSTRACT:</w:t>
      </w:r>
      <w:r w:rsidRPr="00373474">
        <w:t xml:space="preserve"> </w:t>
      </w:r>
    </w:p>
    <w:p w14:paraId="01E07453" w14:textId="2F7E3D46" w:rsidR="00F24243" w:rsidRPr="00373474" w:rsidRDefault="00504BDD" w:rsidP="00B43691">
      <w:pPr>
        <w:pStyle w:val="Normal1"/>
        <w:contextualSpacing/>
        <w:rPr>
          <w:color w:val="000000"/>
        </w:rPr>
      </w:pPr>
      <w:r w:rsidRPr="00373474">
        <w:rPr>
          <w:color w:val="000000"/>
        </w:rPr>
        <w:t>Laminin-111 (Ln1) is an essential part of the extracellular matrix in epithelia, muscle and neural systems.</w:t>
      </w:r>
      <w:r w:rsidR="00B90D04" w:rsidRPr="00373474">
        <w:rPr>
          <w:color w:val="000000"/>
        </w:rPr>
        <w:t xml:space="preserve"> </w:t>
      </w:r>
      <w:r w:rsidRPr="00373474">
        <w:rPr>
          <w:color w:val="000000"/>
        </w:rPr>
        <w:t xml:space="preserve">We have previously demonstrated that the microstructure of Ln1 alters the way that it signals to cells, </w:t>
      </w:r>
      <w:r w:rsidR="00680ABE" w:rsidRPr="00373474">
        <w:t>possibly because Ln1 assembly into networks exposes different adhesive domains.</w:t>
      </w:r>
      <w:r w:rsidR="00B90D04" w:rsidRPr="00373474">
        <w:rPr>
          <w:color w:val="000000"/>
        </w:rPr>
        <w:t xml:space="preserve"> </w:t>
      </w:r>
      <w:r w:rsidRPr="00373474">
        <w:rPr>
          <w:color w:val="000000"/>
        </w:rPr>
        <w:t xml:space="preserve">In this protocol, we describe three methods to generate polymerized Ln1. </w:t>
      </w:r>
    </w:p>
    <w:p w14:paraId="1ADB4FF3" w14:textId="77777777" w:rsidR="00F24243" w:rsidRPr="00373474" w:rsidRDefault="00F24243" w:rsidP="00B43691">
      <w:pPr>
        <w:pStyle w:val="Normal1"/>
        <w:contextualSpacing/>
      </w:pPr>
    </w:p>
    <w:p w14:paraId="6A96CECE" w14:textId="77777777" w:rsidR="00F24243" w:rsidRPr="00373474" w:rsidRDefault="00504BDD" w:rsidP="00B43691">
      <w:pPr>
        <w:pStyle w:val="Normal1"/>
        <w:contextualSpacing/>
        <w:rPr>
          <w:color w:val="808080"/>
        </w:rPr>
      </w:pPr>
      <w:r w:rsidRPr="00373474">
        <w:rPr>
          <w:b/>
        </w:rPr>
        <w:t>INTRODUCTION:</w:t>
      </w:r>
      <w:r w:rsidRPr="00373474">
        <w:t xml:space="preserve"> </w:t>
      </w:r>
    </w:p>
    <w:p w14:paraId="3688A827" w14:textId="4242FBFE" w:rsidR="00F24243" w:rsidRPr="00373474" w:rsidRDefault="00504BDD" w:rsidP="00B43691">
      <w:pPr>
        <w:pStyle w:val="Normal1"/>
        <w:contextualSpacing/>
      </w:pPr>
      <w:r w:rsidRPr="00373474">
        <w:t xml:space="preserve">Unlike growth factors or cytokines, extracellular matrix (ECM) proteins can assemble into structural networks. </w:t>
      </w:r>
      <w:r w:rsidR="00964919" w:rsidRPr="00373474">
        <w:t xml:space="preserve">As ECM dysfunction is a key element of many disease conditions, the mechanisms by which cells sense and transduce signals from ECM composition, microstructure and biomechanics are attractive targets for therapeutic development. </w:t>
      </w:r>
      <w:r w:rsidRPr="00373474">
        <w:t xml:space="preserve">Growing evidence </w:t>
      </w:r>
      <w:r w:rsidR="0036280C" w:rsidRPr="00373474">
        <w:t>suggests</w:t>
      </w:r>
      <w:r w:rsidR="00964919" w:rsidRPr="00373474">
        <w:t xml:space="preserve"> that</w:t>
      </w:r>
      <w:r w:rsidRPr="00373474">
        <w:t xml:space="preserve"> microstructure of these networks plays a major role in </w:t>
      </w:r>
      <w:r w:rsidR="00964919" w:rsidRPr="00373474">
        <w:t xml:space="preserve">how </w:t>
      </w:r>
      <w:r w:rsidR="00D62D40" w:rsidRPr="00373474">
        <w:t xml:space="preserve">these </w:t>
      </w:r>
      <w:r w:rsidRPr="00373474">
        <w:t>protein</w:t>
      </w:r>
      <w:r w:rsidR="00D81813" w:rsidRPr="00373474">
        <w:t>s</w:t>
      </w:r>
      <w:r w:rsidRPr="00373474">
        <w:t xml:space="preserve"> signal to cells. </w:t>
      </w:r>
      <w:r w:rsidR="0036280C" w:rsidRPr="00373474">
        <w:t xml:space="preserve">To date, this linkage between ECM </w:t>
      </w:r>
      <w:r w:rsidRPr="00373474">
        <w:t xml:space="preserve">microstructure </w:t>
      </w:r>
      <w:r w:rsidR="0036280C" w:rsidRPr="00373474">
        <w:t xml:space="preserve">and cell function has been shown for </w:t>
      </w:r>
      <w:r w:rsidRPr="00373474">
        <w:t>collagen I</w:t>
      </w:r>
      <w:r w:rsidR="00D65EA1" w:rsidRPr="00373474">
        <w:fldChar w:fldCharType="begin"/>
      </w:r>
      <w:r w:rsidR="008E5FC3" w:rsidRPr="00373474">
        <w:instrText xml:space="preserve"> ADDIN EN.CITE &lt;EndNote&gt;&lt;Cite&gt;&lt;Author&gt;Carey&lt;/Author&gt;&lt;Year&gt;2012&lt;/Year&gt;&lt;RecNum&gt;605&lt;/RecNum&gt;&lt;DisplayText&gt;&lt;style face="superscript"&gt;1&lt;/style&gt;&lt;/DisplayText&gt;&lt;record&gt;&lt;rec-number&gt;605&lt;/rec-number&gt;&lt;foreign-keys&gt;&lt;key app="EN" db-id="wx9xtttegwpss0esssvx99r492dzrfv5f0ts" timestamp="1569612646"&gt;605&lt;/key&gt;&lt;/foreign-keys&gt;&lt;ref-type name="Journal Article"&gt;17&lt;/ref-type&gt;&lt;contributors&gt;&lt;authors&gt;&lt;author&gt;Carey, Shawn P.&lt;/author&gt;&lt;author&gt;Kraning-Rush, Casey M.&lt;/author&gt;&lt;author&gt;Williams, Rebecca M.&lt;/author&gt;&lt;author&gt;Reinhart-King, Cynthia A.&lt;/author&gt;&lt;/authors&gt;&lt;/contributors&gt;&lt;titles&gt;&lt;title&gt;Biophysical control of invasive tumor cell behavior by extracellular matrix microarchitecture&lt;/title&gt;&lt;secondary-title&gt;Biomaterials&lt;/secondary-title&gt;&lt;/titles&gt;&lt;periodical&gt;&lt;full-title&gt;Biomaterials&lt;/full-title&gt;&lt;/periodical&gt;&lt;pages&gt;4157-4165&lt;/pages&gt;&lt;volume&gt;33&lt;/volume&gt;&lt;number&gt;16&lt;/number&gt;&lt;keywords&gt;&lt;keyword&gt;Collagen&lt;/keyword&gt;&lt;keyword&gt;Microstructure&lt;/keyword&gt;&lt;keyword&gt;ECM (extracellular matrix)&lt;/keyword&gt;&lt;keyword&gt;Cell morphology&lt;/keyword&gt;&lt;keyword&gt;Cell spreading&lt;/keyword&gt;&lt;keyword&gt;Confocal microscopy&lt;/keyword&gt;&lt;/keywords&gt;&lt;dates&gt;&lt;year&gt;2012&lt;/year&gt;&lt;pub-dates&gt;&lt;date&gt;2012/06/01/&lt;/date&gt;&lt;/pub-dates&gt;&lt;/dates&gt;&lt;isbn&gt;0142-9612&lt;/isbn&gt;&lt;urls&gt;&lt;related-urls&gt;&lt;url&gt;http://www.sciencedirect.com/science/article/pii/S0142961212002062&lt;/url&gt;&lt;/related-urls&gt;&lt;/urls&gt;&lt;electronic-resource-num&gt;https://doi.org/10.1016/j.biomaterials.2012.02.029&lt;/electronic-resource-num&gt;&lt;/record&gt;&lt;/Cite&gt;&lt;/EndNote&gt;</w:instrText>
      </w:r>
      <w:r w:rsidR="00D65EA1" w:rsidRPr="00373474">
        <w:fldChar w:fldCharType="separate"/>
      </w:r>
      <w:r w:rsidR="008E5FC3" w:rsidRPr="00373474">
        <w:rPr>
          <w:noProof/>
          <w:vertAlign w:val="superscript"/>
        </w:rPr>
        <w:t>1</w:t>
      </w:r>
      <w:r w:rsidR="00D65EA1" w:rsidRPr="00373474">
        <w:fldChar w:fldCharType="end"/>
      </w:r>
      <w:r w:rsidRPr="00373474">
        <w:t>, fibronectin</w:t>
      </w:r>
      <w:r w:rsidR="00D65EA1" w:rsidRPr="00373474">
        <w:fldChar w:fldCharType="begin"/>
      </w:r>
      <w:r w:rsidR="008E5FC3" w:rsidRPr="00373474">
        <w:instrText xml:space="preserve"> ADDIN EN.CITE &lt;EndNote&gt;&lt;Cite&gt;&lt;Author&gt;Wang&lt;/Author&gt;&lt;Year&gt;2015&lt;/Year&gt;&lt;RecNum&gt;604&lt;/RecNum&gt;&lt;DisplayText&gt;&lt;style face="superscript"&gt;2&lt;/style&gt;&lt;/DisplayText&gt;&lt;record&gt;&lt;rec-number&gt;604&lt;/rec-number&gt;&lt;foreign-keys&gt;&lt;key app="EN" db-id="wx9xtttegwpss0esssvx99r492dzrfv5f0ts" timestamp="1569612466"&gt;604&lt;/key&gt;&lt;/foreign-keys&gt;&lt;ref-type name="Journal Article"&gt;17&lt;/ref-type&gt;&lt;contributors&gt;&lt;authors&gt;&lt;author&gt;Wang, Karin&lt;/author&gt;&lt;author&gt;Andresen Eguiluz, Roberto C.&lt;/author&gt;&lt;author&gt;Wu, Fei&lt;/author&gt;&lt;author&gt;Seo, Bo Ri&lt;/author&gt;&lt;author&gt;Fischbach, Claudia&lt;/author&gt;&lt;author&gt;Gourdon, Delphine&lt;/author&gt;&lt;/authors&gt;&lt;/contributors&gt;&lt;titles&gt;&lt;title&gt;Stiffening and unfolding of early deposited-fibronectin increase proangiogenic factor secretion by breast cancer-associated stromal cells&lt;/title&gt;&lt;secondary-title&gt;Biomaterials&lt;/secondary-title&gt;&lt;/titles&gt;&lt;periodical&gt;&lt;full-title&gt;Biomaterials&lt;/full-title&gt;&lt;/periodical&gt;&lt;pages&gt;63-71&lt;/pages&gt;&lt;volume&gt;54&lt;/volume&gt;&lt;keywords&gt;&lt;keyword&gt;Tumor-conditioned fibronectin&lt;/keyword&gt;&lt;keyword&gt;Matrix stiffness&lt;/keyword&gt;&lt;keyword&gt;Molecular unfolding&lt;/keyword&gt;&lt;keyword&gt;Proangiogenic factor secretion&lt;/keyword&gt;&lt;keyword&gt;Integrin switch&lt;/keyword&gt;&lt;/keywords&gt;&lt;dates&gt;&lt;year&gt;2015&lt;/year&gt;&lt;pub-dates&gt;&lt;date&gt;2015/06/01/&lt;/date&gt;&lt;/pub-dates&gt;&lt;/dates&gt;&lt;isbn&gt;0142-9612&lt;/isbn&gt;&lt;urls&gt;&lt;related-urls&gt;&lt;url&gt;http://www.sciencedirect.com/science/article/pii/S0142961215002896&lt;/url&gt;&lt;/related-urls&gt;&lt;/urls&gt;&lt;electronic-resource-num&gt;https://doi.org/10.1016/j.biomaterials.2015.03.019&lt;/electronic-resource-num&gt;&lt;/record&gt;&lt;/Cite&gt;&lt;/EndNote&gt;</w:instrText>
      </w:r>
      <w:r w:rsidR="00D65EA1" w:rsidRPr="00373474">
        <w:fldChar w:fldCharType="separate"/>
      </w:r>
      <w:r w:rsidR="008E5FC3" w:rsidRPr="00373474">
        <w:rPr>
          <w:noProof/>
          <w:vertAlign w:val="superscript"/>
        </w:rPr>
        <w:t>2</w:t>
      </w:r>
      <w:r w:rsidR="00D65EA1" w:rsidRPr="00373474">
        <w:fldChar w:fldCharType="end"/>
      </w:r>
      <w:r w:rsidR="000A45BD" w:rsidRPr="00373474">
        <w:t xml:space="preserve">, </w:t>
      </w:r>
      <w:r w:rsidRPr="00373474">
        <w:t>and fibrin</w:t>
      </w:r>
      <w:r w:rsidR="00D65EA1" w:rsidRPr="00373474">
        <w:fldChar w:fldCharType="begin">
          <w:fldData xml:space="preserve">PEVuZE5vdGU+PENpdGU+PEF1dGhvcj5CcnVla2VyczwvQXV0aG9yPjxZZWFyPjIwMTY8L1llYXI+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</w:fldData>
        </w:fldChar>
      </w:r>
      <w:r w:rsidR="008E5FC3" w:rsidRPr="00373474">
        <w:instrText xml:space="preserve"> ADDIN EN.CITE </w:instrText>
      </w:r>
      <w:r w:rsidR="00D65EA1" w:rsidRPr="00373474">
        <w:fldChar w:fldCharType="begin">
          <w:fldData xml:space="preserve">PEVuZE5vdGU+PENpdGU+PEF1dGhvcj5CcnVla2VyczwvQXV0aG9yPjxZZWFyPjIwMTY8L1llYXI+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</w:fldData>
        </w:fldChar>
      </w:r>
      <w:r w:rsidR="008E5FC3" w:rsidRPr="00373474">
        <w:instrText xml:space="preserve"> ADDIN EN.CITE.DATA </w:instrText>
      </w:r>
      <w:r w:rsidR="00D65EA1" w:rsidRPr="00373474">
        <w:fldChar w:fldCharType="end"/>
      </w:r>
      <w:r w:rsidR="00D65EA1" w:rsidRPr="00373474">
        <w:fldChar w:fldCharType="separate"/>
      </w:r>
      <w:r w:rsidR="008E5FC3" w:rsidRPr="00373474">
        <w:rPr>
          <w:noProof/>
          <w:vertAlign w:val="superscript"/>
        </w:rPr>
        <w:t>3</w:t>
      </w:r>
      <w:r w:rsidR="00D65EA1" w:rsidRPr="00373474">
        <w:fldChar w:fldCharType="end"/>
      </w:r>
      <w:r w:rsidR="0036280C" w:rsidRPr="00373474">
        <w:t>.</w:t>
      </w:r>
      <w:r w:rsidRPr="00373474">
        <w:t xml:space="preserve"> </w:t>
      </w:r>
    </w:p>
    <w:p w14:paraId="33A7A88D" w14:textId="77777777" w:rsidR="00F24243" w:rsidRPr="00373474" w:rsidRDefault="00F24243" w:rsidP="00B43691">
      <w:pPr>
        <w:pStyle w:val="Normal1"/>
        <w:contextualSpacing/>
      </w:pPr>
    </w:p>
    <w:p w14:paraId="41F9EE88" w14:textId="5B98E9CA" w:rsidR="00F24243" w:rsidRPr="00373474" w:rsidRDefault="00504BDD" w:rsidP="00B43691">
      <w:pPr>
        <w:pStyle w:val="Normal1"/>
        <w:contextualSpacing/>
      </w:pPr>
      <w:r w:rsidRPr="00373474">
        <w:t>Laminin-111 (Ln1) is a trimeric, cross-shaped protein that is a key structural component of the extracellular matrix that contacts epithelial cells</w:t>
      </w:r>
      <w:r w:rsidR="00D65EA1" w:rsidRPr="00373474">
        <w:fldChar w:fldCharType="begin">
          <w:fldData xml:space="preserve">PEVuZE5vdGU+PENpdGU+PEF1dGhvcj5ZdXJjaGVuY288L0F1dGhvcj48WWVhcj4yMDE1PC9ZZWFy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</w:fldData>
        </w:fldChar>
      </w:r>
      <w:r w:rsidR="008E5FC3" w:rsidRPr="00373474">
        <w:instrText xml:space="preserve"> ADDIN EN.CITE </w:instrText>
      </w:r>
      <w:r w:rsidR="00D65EA1" w:rsidRPr="00373474">
        <w:fldChar w:fldCharType="begin">
          <w:fldData xml:space="preserve">PEVuZE5vdGU+PENpdGU+PEF1dGhvcj5ZdXJjaGVuY288L0F1dGhvcj48WWVhcj4yMDE1PC9ZZWFy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</w:fldData>
        </w:fldChar>
      </w:r>
      <w:r w:rsidR="008E5FC3" w:rsidRPr="00373474">
        <w:instrText xml:space="preserve"> ADDIN EN.CITE.DATA </w:instrText>
      </w:r>
      <w:r w:rsidR="00D65EA1" w:rsidRPr="00373474">
        <w:fldChar w:fldCharType="end"/>
      </w:r>
      <w:r w:rsidR="00D65EA1" w:rsidRPr="00373474">
        <w:fldChar w:fldCharType="separate"/>
      </w:r>
      <w:r w:rsidR="008E5FC3" w:rsidRPr="00373474">
        <w:rPr>
          <w:noProof/>
          <w:vertAlign w:val="superscript"/>
        </w:rPr>
        <w:t>4</w:t>
      </w:r>
      <w:r w:rsidR="00D65EA1" w:rsidRPr="00373474">
        <w:fldChar w:fldCharType="end"/>
      </w:r>
      <w:r w:rsidRPr="00373474">
        <w:t>, muscle cells</w:t>
      </w:r>
      <w:r w:rsidR="00D65EA1" w:rsidRPr="00373474">
        <w:fldChar w:fldCharType="begin"/>
      </w:r>
      <w:r w:rsidR="008E5FC3" w:rsidRPr="00373474">
        <w:instrText xml:space="preserve"> ADDIN EN.CITE &lt;EndNote&gt;&lt;Cite&gt;&lt;Author&gt;Colognato&lt;/Author&gt;&lt;Year&gt;1999&lt;/Year&gt;&lt;RecNum&gt;652&lt;/RecNum&gt;&lt;DisplayText&gt;&lt;style face="superscript"&gt;5&lt;/style&gt;&lt;/DisplayText&gt;&lt;record&gt;&lt;rec-number&gt;652&lt;/rec-number&gt;&lt;foreign-keys&gt;&lt;key app="EN" db-id="wx9xtttegwpss0esssvx99r492dzrfv5f0ts" timestamp="1571337524"&gt;652&lt;/key&gt;&lt;/foreign-keys&gt;&lt;ref-type name="Journal Article"&gt;17&lt;/ref-type&gt;&lt;contributors&gt;&lt;authors&gt;&lt;author&gt;Colognato, Holly&lt;/author&gt;&lt;author&gt;Winkelmann, Donald A.&lt;/author&gt;&lt;author&gt;Yurchenco, Peter D.&lt;/author&gt;&lt;/authors&gt;&lt;/contributors&gt;&lt;titles&gt;&lt;title&gt;Laminin Polymerization Induces a Receptor–Cytoskeleton Network&lt;/title&gt;&lt;secondary-title&gt;The Journal of Cell Biology&lt;/secondary-title&gt;&lt;/titles&gt;&lt;periodical&gt;&lt;full-title&gt;J Cell Biol&lt;/full-title&gt;&lt;abbr-1&gt;The Journal of cell biology&lt;/abbr-1&gt;&lt;/periodical&gt;&lt;pages&gt;619-631&lt;/pages&gt;&lt;volume&gt;145&lt;/volume&gt;&lt;number&gt;3&lt;/number&gt;&lt;dates&gt;&lt;year&gt;1999&lt;/year&gt;&lt;/dates&gt;&lt;urls&gt;&lt;related-urls&gt;&lt;url&gt;http://jcb.rupress.org/content/jcb/145/3/619.full.pdf&lt;/url&gt;&lt;/related-urls&gt;&lt;/urls&gt;&lt;electronic-resource-num&gt;10.1083/jcb.145.3.619&lt;/electronic-resource-num&gt;&lt;/record&gt;&lt;/Cite&gt;&lt;/EndNote&gt;</w:instrText>
      </w:r>
      <w:r w:rsidR="00D65EA1" w:rsidRPr="00373474">
        <w:fldChar w:fldCharType="separate"/>
      </w:r>
      <w:r w:rsidR="008E5FC3" w:rsidRPr="00373474">
        <w:rPr>
          <w:noProof/>
          <w:vertAlign w:val="superscript"/>
        </w:rPr>
        <w:t>5</w:t>
      </w:r>
      <w:r w:rsidR="00D65EA1" w:rsidRPr="00373474">
        <w:fldChar w:fldCharType="end"/>
      </w:r>
      <w:r w:rsidR="000A45BD" w:rsidRPr="00373474">
        <w:t xml:space="preserve">, </w:t>
      </w:r>
      <w:r w:rsidRPr="00373474">
        <w:t>and neural cells</w:t>
      </w:r>
      <w:r w:rsidR="00D65EA1" w:rsidRPr="00373474">
        <w:fldChar w:fldCharType="begin"/>
      </w:r>
      <w:r w:rsidR="008E5FC3" w:rsidRPr="00373474">
        <w:instrText xml:space="preserve"> ADDIN EN.CITE &lt;EndNote&gt;&lt;Cite&gt;&lt;Author&gt;Powell&lt;/Author&gt;&lt;Year&gt;1997&lt;/Year&gt;&lt;RecNum&gt;653&lt;/RecNum&gt;&lt;DisplayText&gt;&lt;style face="superscript"&gt;6&lt;/style&gt;&lt;/DisplayText&gt;&lt;record&gt;&lt;rec-number&gt;653&lt;/rec-number&gt;&lt;foreign-keys&gt;&lt;key app="EN" db-id="wx9xtttegwpss0esssvx99r492dzrfv5f0ts" timestamp="1571340265"&gt;653&lt;/key&gt;&lt;/foreign-keys&gt;&lt;ref-type name="Journal Article"&gt;17&lt;/ref-type&gt;&lt;contributors&gt;&lt;authors&gt;&lt;author&gt;Powell, S. K.&lt;/author&gt;&lt;author&gt;Kleinman, H. K.&lt;/author&gt;&lt;/authors&gt;&lt;/contributors&gt;&lt;auth-address&gt;National Institute of Dental Research, national Institute of Health, Bethesda, MD 20892, USA.&lt;/auth-address&gt;&lt;titles&gt;&lt;title&gt;Neuronal laminins and their cellular receptors&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401-14&lt;/pages&gt;&lt;volume&gt;29&lt;/volume&gt;&lt;number&gt;3&lt;/number&gt;&lt;edition&gt;1997/03/01&lt;/edition&gt;&lt;keywords&gt;&lt;keyword&gt;Animals&lt;/keyword&gt;&lt;keyword&gt;*Gene Expression Regulation&lt;/keyword&gt;&lt;keyword&gt;Humans&lt;/keyword&gt;&lt;keyword&gt;Integrins/metabolism&lt;/keyword&gt;&lt;keyword&gt;Isomerism&lt;/keyword&gt;&lt;keyword&gt;Laminin/*physiology&lt;/keyword&gt;&lt;keyword&gt;Nerve Degeneration&lt;/keyword&gt;&lt;keyword&gt;Neurites/physiology&lt;/keyword&gt;&lt;keyword&gt;Neurons/chemistry/*physiology&lt;/keyword&gt;&lt;keyword&gt;Receptors, Laminin/*physiology&lt;/keyword&gt;&lt;keyword&gt;Tissue Distribution&lt;/keyword&gt;&lt;/keywords&gt;&lt;dates&gt;&lt;year&gt;1997&lt;/year&gt;&lt;pub-dates&gt;&lt;date&gt;Mar&lt;/date&gt;&lt;/pub-dates&gt;&lt;/dates&gt;&lt;isbn&gt;1357-2725 (Print)&amp;#xD;1357-2725&lt;/isbn&gt;&lt;accession-num&gt;9202420&lt;/accession-num&gt;&lt;urls&gt;&lt;/urls&gt;&lt;electronic-resource-num&gt;10.1016/s1357-2725(96)00110-0&lt;/electronic-resource-num&gt;&lt;remote-database-provider&gt;NLM&lt;/remote-database-provider&gt;&lt;language&gt;eng&lt;/language&gt;&lt;/record&gt;&lt;/Cite&gt;&lt;/EndNote&gt;</w:instrText>
      </w:r>
      <w:r w:rsidR="00D65EA1" w:rsidRPr="00373474">
        <w:fldChar w:fldCharType="separate"/>
      </w:r>
      <w:r w:rsidR="008E5FC3" w:rsidRPr="00373474">
        <w:rPr>
          <w:noProof/>
          <w:vertAlign w:val="superscript"/>
        </w:rPr>
        <w:t>6</w:t>
      </w:r>
      <w:r w:rsidR="00D65EA1" w:rsidRPr="00373474">
        <w:fldChar w:fldCharType="end"/>
      </w:r>
      <w:r w:rsidRPr="00373474">
        <w:t xml:space="preserve">. In the mammary gland, Ln1 is necessary for functional differentiation of mammary gland epithelial cells into milk producing cells </w:t>
      </w:r>
      <w:r w:rsidR="00D65EA1" w:rsidRPr="00373474">
        <w:fldChar w:fldCharType="begin">
          <w:fldData xml:space="preserve">PEVuZE5vdGU+PENpdGU+PEF1dGhvcj5MaTwvQXV0aG9yPjxZZWFyPjE5ODc8L1llYXI+PFJlY051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EzNi0xNDA8L3BhZ2VzPjx2b2x1bWU+ODQ8L3ZvbHVtZT48bnVtYmVyPjE8L251bWJl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</w:fldData>
        </w:fldChar>
      </w:r>
      <w:r w:rsidR="008E5FC3" w:rsidRPr="00373474">
        <w:instrText xml:space="preserve"> ADDIN EN.CITE </w:instrText>
      </w:r>
      <w:r w:rsidR="00D65EA1" w:rsidRPr="00373474">
        <w:fldChar w:fldCharType="begin">
          <w:fldData xml:space="preserve">PEVuZE5vdGU+PENpdGU+PEF1dGhvcj5MaTwvQXV0aG9yPjxZZWFyPjE5ODc8L1llYXI+PFJlY051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EzNi0xNDA8L3BhZ2VzPjx2b2x1bWU+ODQ8L3ZvbHVtZT48bnVtYmVyPjE8L251bWJl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</w:fldData>
        </w:fldChar>
      </w:r>
      <w:r w:rsidR="008E5FC3" w:rsidRPr="00373474">
        <w:instrText xml:space="preserve"> ADDIN EN.CITE.DATA </w:instrText>
      </w:r>
      <w:r w:rsidR="00D65EA1" w:rsidRPr="00373474">
        <w:fldChar w:fldCharType="end"/>
      </w:r>
      <w:r w:rsidR="00D65EA1" w:rsidRPr="00373474">
        <w:fldChar w:fldCharType="separate"/>
      </w:r>
      <w:r w:rsidR="008E5FC3" w:rsidRPr="00373474">
        <w:rPr>
          <w:noProof/>
          <w:vertAlign w:val="superscript"/>
        </w:rPr>
        <w:t>7-9</w:t>
      </w:r>
      <w:r w:rsidR="00D65EA1" w:rsidRPr="00373474">
        <w:fldChar w:fldCharType="end"/>
      </w:r>
      <w:r w:rsidRPr="00373474">
        <w:t>, and Ln1 is crucial for induction of tumor reversion</w:t>
      </w:r>
      <w:r w:rsidR="00D65EA1" w:rsidRPr="00373474">
        <w:fldChar w:fldCharType="begin">
          <w:fldData xml:space="preserve">PEVuZE5vdGU+PENpdGU+PEF1dGhvcj5XZWF2ZXI8L0F1dGhvcj48WWVhcj4xOTk3PC9ZZWFyPjxS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</w:fldData>
        </w:fldChar>
      </w:r>
      <w:r w:rsidR="008E5FC3" w:rsidRPr="00373474">
        <w:instrText xml:space="preserve"> ADDIN EN.CITE </w:instrText>
      </w:r>
      <w:r w:rsidR="00D65EA1" w:rsidRPr="00373474">
        <w:fldChar w:fldCharType="begin">
          <w:fldData xml:space="preserve">PEVuZE5vdGU+PENpdGU+PEF1dGhvcj5XZWF2ZXI8L0F1dGhvcj48WWVhcj4xOTk3PC9ZZWFyPjxS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</w:fldData>
        </w:fldChar>
      </w:r>
      <w:r w:rsidR="008E5FC3" w:rsidRPr="00373474">
        <w:instrText xml:space="preserve"> ADDIN EN.CITE.DATA </w:instrText>
      </w:r>
      <w:r w:rsidR="00D65EA1" w:rsidRPr="00373474">
        <w:fldChar w:fldCharType="end"/>
      </w:r>
      <w:r w:rsidR="00D65EA1" w:rsidRPr="00373474">
        <w:fldChar w:fldCharType="separate"/>
      </w:r>
      <w:r w:rsidR="008E5FC3" w:rsidRPr="00373474">
        <w:rPr>
          <w:noProof/>
          <w:vertAlign w:val="superscript"/>
        </w:rPr>
        <w:t>10,11</w:t>
      </w:r>
      <w:r w:rsidR="00D65EA1" w:rsidRPr="00373474">
        <w:fldChar w:fldCharType="end"/>
      </w:r>
      <w:r w:rsidRPr="00373474">
        <w:t>. Ln1 and other laminins are necessary for development of cortical actin networks and sarcolemma</w:t>
      </w:r>
      <w:r w:rsidR="00964919" w:rsidRPr="00373474">
        <w:t xml:space="preserve"> organization</w:t>
      </w:r>
      <w:r w:rsidRPr="00373474">
        <w:t xml:space="preserve"> </w:t>
      </w:r>
      <w:r w:rsidR="00964919" w:rsidRPr="00373474">
        <w:t>in muscle</w:t>
      </w:r>
      <w:r w:rsidR="00D65EA1" w:rsidRPr="00373474">
        <w:fldChar w:fldCharType="begin">
          <w:fldData xml:space="preserve">PEVuZE5vdGU+PENpdGU+PEF1dGhvcj5Ccm93bjwvQXV0aG9yPjxZZWFyPjE5OTk8L1llYXI+PFJl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</w:fldData>
        </w:fldChar>
      </w:r>
      <w:r w:rsidR="008E5FC3" w:rsidRPr="00373474">
        <w:instrText xml:space="preserve"> ADDIN EN.CITE </w:instrText>
      </w:r>
      <w:r w:rsidR="00D65EA1" w:rsidRPr="00373474">
        <w:fldChar w:fldCharType="begin">
          <w:fldData xml:space="preserve">PEVuZE5vdGU+PENpdGU+PEF1dGhvcj5Ccm93bjwvQXV0aG9yPjxZZWFyPjE5OTk8L1llYXI+PFJl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</w:fldData>
        </w:fldChar>
      </w:r>
      <w:r w:rsidR="008E5FC3" w:rsidRPr="00373474">
        <w:instrText xml:space="preserve"> ADDIN EN.CITE.DATA </w:instrText>
      </w:r>
      <w:r w:rsidR="00D65EA1" w:rsidRPr="00373474">
        <w:fldChar w:fldCharType="end"/>
      </w:r>
      <w:r w:rsidR="00D65EA1" w:rsidRPr="00373474">
        <w:fldChar w:fldCharType="separate"/>
      </w:r>
      <w:r w:rsidR="008E5FC3" w:rsidRPr="00373474">
        <w:rPr>
          <w:noProof/>
          <w:vertAlign w:val="superscript"/>
        </w:rPr>
        <w:t>12,13</w:t>
      </w:r>
      <w:r w:rsidR="00D65EA1" w:rsidRPr="00373474">
        <w:fldChar w:fldCharType="end"/>
      </w:r>
      <w:r w:rsidRPr="00373474">
        <w:t xml:space="preserve">, and </w:t>
      </w:r>
      <w:r w:rsidR="00964919" w:rsidRPr="00373474">
        <w:t xml:space="preserve">for </w:t>
      </w:r>
      <w:r w:rsidRPr="00373474">
        <w:t>neural cell migration and neurite outgrowth</w:t>
      </w:r>
      <w:r w:rsidR="00D65EA1" w:rsidRPr="00373474">
        <w:fldChar w:fldCharType="begin"/>
      </w:r>
      <w:r w:rsidR="00964919" w:rsidRPr="00373474">
        <w:instrText xml:space="preserve"> ADDIN EN.CITE &lt;EndNote&gt;&lt;Cite&gt;&lt;Author&gt;Calof&lt;/Author&gt;&lt;Year&gt;1994&lt;/Year&gt;&lt;RecNum&gt;648&lt;/RecNum&gt;&lt;DisplayText&gt;&lt;style face="superscript"&gt;13&lt;/style&gt;&lt;/DisplayText&gt;&lt;record&gt;&lt;rec-number&gt;648&lt;/rec-number&gt;&lt;foreign-keys&gt;&lt;key app="EN" db-id="wx9xtttegwpss0esssvx99r492dzrfv5f0ts" timestamp="1571335948"&gt;648&lt;/key&gt;&lt;/foreign-keys&gt;&lt;ref-type name="Journal Article"&gt;17&lt;/ref-type&gt;&lt;contributors&gt;&lt;authors&gt;&lt;author&gt;Calof, Anne L.&lt;/author&gt;&lt;author&gt;Campanero, Miguel R.&lt;/author&gt;&lt;author&gt;O&amp;apos;Rear, Julian J.&lt;/author&gt;&lt;author&gt;Yurchenco, Peter D.&lt;/author&gt;&lt;author&gt;Landert, Arthur D.&lt;/author&gt;&lt;/authors&gt;&lt;/contributors&gt;&lt;titles&gt;&lt;title&gt;Domain-specific activation of neuronal migration and neurite outgrowth-promoting activities of laminin&lt;/title&gt;&lt;secondary-title&gt;Neuron&lt;/secondary-title&gt;&lt;/titles&gt;&lt;periodical&gt;&lt;full-title&gt;Neuron&lt;/full-title&gt;&lt;/periodical&gt;&lt;pages&gt;117-130&lt;/pages&gt;&lt;volume&gt;13&lt;/volume&gt;&lt;number&gt;1&lt;/number&gt;&lt;dates&gt;&lt;year&gt;1994&lt;/year&gt;&lt;pub-dates&gt;&lt;date&gt;1994/07/01/&lt;/date&gt;&lt;/pub-dates&gt;&lt;/dates&gt;&lt;isbn&gt;0896-6273&lt;/isbn&gt;&lt;urls&gt;&lt;related-urls&gt;&lt;url&gt;http://www.sciencedirect.com/science/article/pii/0896627394904634&lt;/url&gt;&lt;/related-urls&gt;&lt;/urls&gt;&lt;electronic-resource-num&gt;https://doi.org/10.1016/0896-6273(94)90463-4&lt;/electronic-resource-num&gt;&lt;/record&gt;&lt;/Cite&gt;&lt;/EndNote&gt;</w:instrText>
      </w:r>
      <w:r w:rsidR="00D65EA1" w:rsidRPr="00373474">
        <w:fldChar w:fldCharType="separate"/>
      </w:r>
      <w:r w:rsidR="00964919" w:rsidRPr="00373474">
        <w:rPr>
          <w:noProof/>
          <w:vertAlign w:val="superscript"/>
        </w:rPr>
        <w:t>13</w:t>
      </w:r>
      <w:r w:rsidR="00D65EA1" w:rsidRPr="00373474">
        <w:fldChar w:fldCharType="end"/>
      </w:r>
      <w:r w:rsidRPr="00373474">
        <w:t xml:space="preserve"> . Thus, understanding the mechanisms by which laminin signals to cells is an active area of research. </w:t>
      </w:r>
    </w:p>
    <w:p w14:paraId="2C40B1EC" w14:textId="77777777" w:rsidR="00F24243" w:rsidRPr="00373474" w:rsidRDefault="00F24243" w:rsidP="00B43691">
      <w:pPr>
        <w:pStyle w:val="Normal1"/>
        <w:contextualSpacing/>
      </w:pPr>
    </w:p>
    <w:p w14:paraId="48F66E65" w14:textId="0C3EFC22" w:rsidR="00964919" w:rsidRPr="00373474" w:rsidRDefault="00504BDD" w:rsidP="00B43691">
      <w:pPr>
        <w:pStyle w:val="Normal1"/>
        <w:contextualSpacing/>
      </w:pPr>
      <w:r w:rsidRPr="00373474">
        <w:t xml:space="preserve">Ln1 </w:t>
      </w:r>
      <w:r w:rsidR="00964919" w:rsidRPr="00373474">
        <w:t>contains</w:t>
      </w:r>
      <w:r w:rsidRPr="00373474">
        <w:t xml:space="preserve"> multiple adhesive domains for a broad range of receptors including integrins, syndecans, dystroglycan, LBP-110 and LamR (</w:t>
      </w:r>
      <w:r w:rsidRPr="00373474">
        <w:rPr>
          <w:b/>
          <w:bCs/>
        </w:rPr>
        <w:t>Fig</w:t>
      </w:r>
      <w:r w:rsidR="00B90D04" w:rsidRPr="00373474">
        <w:rPr>
          <w:b/>
          <w:bCs/>
        </w:rPr>
        <w:t>ure</w:t>
      </w:r>
      <w:r w:rsidRPr="00373474">
        <w:rPr>
          <w:b/>
          <w:bCs/>
        </w:rPr>
        <w:t xml:space="preserve"> 1A</w:t>
      </w:r>
      <w:r w:rsidRPr="00373474">
        <w:t>)</w:t>
      </w:r>
      <w:r w:rsidR="00D65EA1" w:rsidRPr="00373474">
        <w:fldChar w:fldCharType="begin">
          <w:fldData xml:space="preserve">PEVuZE5vdGU+PENpdGU+PEF1dGhvcj5ZdXJjaGVuY288L0F1dGhvcj48WWVhcj4yMDE1PC9ZZWFy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</w:fldData>
        </w:fldChar>
      </w:r>
      <w:r w:rsidR="008E5FC3" w:rsidRPr="00373474">
        <w:instrText xml:space="preserve"> ADDIN EN.CITE </w:instrText>
      </w:r>
      <w:r w:rsidR="00D65EA1" w:rsidRPr="00373474">
        <w:fldChar w:fldCharType="begin">
          <w:fldData xml:space="preserve">PEVuZE5vdGU+PENpdGU+PEF1dGhvcj5ZdXJjaGVuY288L0F1dGhvcj48WWVhcj4yMDE1PC9ZZWFy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</w:fldData>
        </w:fldChar>
      </w:r>
      <w:r w:rsidR="008E5FC3" w:rsidRPr="00373474">
        <w:instrText xml:space="preserve"> ADDIN EN.CITE.DATA </w:instrText>
      </w:r>
      <w:r w:rsidR="00D65EA1" w:rsidRPr="00373474">
        <w:fldChar w:fldCharType="end"/>
      </w:r>
      <w:r w:rsidR="00D65EA1" w:rsidRPr="00373474">
        <w:fldChar w:fldCharType="separate"/>
      </w:r>
      <w:r w:rsidR="008E5FC3" w:rsidRPr="00373474">
        <w:rPr>
          <w:noProof/>
          <w:vertAlign w:val="superscript"/>
        </w:rPr>
        <w:t>4,14</w:t>
      </w:r>
      <w:r w:rsidR="00D65EA1" w:rsidRPr="00373474">
        <w:fldChar w:fldCharType="end"/>
      </w:r>
      <w:r w:rsidRPr="00373474">
        <w:t>.</w:t>
      </w:r>
      <w:r w:rsidR="00B90D04" w:rsidRPr="00373474">
        <w:t xml:space="preserve"> </w:t>
      </w:r>
      <w:r w:rsidRPr="00373474">
        <w:t xml:space="preserve">The E8 fragment, which contains the </w:t>
      </w:r>
      <w:r w:rsidRPr="00373474">
        <w:lastRenderedPageBreak/>
        <w:t>c-terminus globular domains of laminin α1, is necessary for binding dystroglycan</w:t>
      </w:r>
      <w:r w:rsidR="008E5FC3" w:rsidRPr="00373474">
        <w:t xml:space="preserve"> and</w:t>
      </w:r>
      <w:r w:rsidR="00B90D04" w:rsidRPr="00373474">
        <w:t xml:space="preserve"> </w:t>
      </w:r>
      <w:r w:rsidRPr="00373474">
        <w:t>integrins α6β1 and α3β1</w:t>
      </w:r>
      <w:r w:rsidR="00D65EA1" w:rsidRPr="00373474">
        <w:rPr>
          <w:color w:val="000000"/>
        </w:rPr>
        <w:fldChar w:fldCharType="begin"/>
      </w:r>
      <w:r w:rsidR="008E5FC3" w:rsidRPr="00373474">
        <w:rPr>
          <w:color w:val="000000"/>
        </w:rPr>
        <w:instrText xml:space="preserve"> ADDIN EN.CITE &lt;EndNote&gt;&lt;Cite&gt;&lt;Author&gt;Sonnenberg&lt;/Author&gt;&lt;Year&gt;1990&lt;/Year&gt;&lt;RecNum&gt;656&lt;/RecNum&gt;&lt;DisplayText&gt;&lt;style face="superscript"&gt;15&lt;/style&gt;&lt;/DisplayText&gt;&lt;record&gt;&lt;rec-number&gt;656&lt;/rec-number&gt;&lt;foreign-keys&gt;&lt;key app="EN" db-id="wx9xtttegwpss0esssvx99r492dzrfv5f0ts" timestamp="1571340801"&gt;656&lt;/key&gt;&lt;/foreign-keys&gt;&lt;ref-type name="Journal Article"&gt;17&lt;/ref-type&gt;&lt;contributors&gt;&lt;authors&gt;&lt;author&gt;Sonnenberg, A&lt;/author&gt;&lt;author&gt;Linders, C J&lt;/author&gt;&lt;author&gt;Modderman, P W&lt;/author&gt;&lt;author&gt;Damsky, C H&lt;/author&gt;&lt;author&gt;Aumailley, M&lt;/author&gt;&lt;author&gt;Timpl, R&lt;/author&gt;&lt;/authors&gt;&lt;/contributors&gt;&lt;titles&gt;&lt;title&gt;Integrin recognition of different cell-binding fragments of laminin (P1, E3, E8) and evidence that alpha 6 beta 1 but not alpha 6 beta 4 functions as a major receptor for fragment E8&lt;/title&gt;&lt;secondary-title&gt;The Journal of Cell Biology&lt;/secondary-title&gt;&lt;/titles&gt;&lt;periodical&gt;&lt;full-title&gt;J Cell Biol&lt;/full-title&gt;&lt;abbr-1&gt;The Journal of cell biology&lt;/abbr-1&gt;&lt;/periodical&gt;&lt;pages&gt;2145-2155&lt;/pages&gt;&lt;volume&gt;110&lt;/volume&gt;&lt;number&gt;6&lt;/number&gt;&lt;dates&gt;&lt;year&gt;1990&lt;/year&gt;&lt;/dates&gt;&lt;urls&gt;&lt;related-urls&gt;&lt;url&gt;http://jcb.rupress.org/content/jcb/110/6/2145.full.pdf&lt;/url&gt;&lt;/related-urls&gt;&lt;/urls&gt;&lt;electronic-resource-num&gt;10.1083/jcb.110.6.2145&lt;/electronic-resource-num&gt;&lt;/record&gt;&lt;/Cite&gt;&lt;/EndNote&gt;</w:instrText>
      </w:r>
      <w:r w:rsidR="00D65EA1" w:rsidRPr="00373474">
        <w:rPr>
          <w:color w:val="000000"/>
        </w:rPr>
        <w:fldChar w:fldCharType="separate"/>
      </w:r>
      <w:r w:rsidR="008E5FC3" w:rsidRPr="00373474">
        <w:rPr>
          <w:noProof/>
          <w:color w:val="000000"/>
          <w:vertAlign w:val="superscript"/>
        </w:rPr>
        <w:t>15</w:t>
      </w:r>
      <w:r w:rsidR="00D65EA1" w:rsidRPr="00373474">
        <w:rPr>
          <w:color w:val="000000"/>
        </w:rPr>
        <w:fldChar w:fldCharType="end"/>
      </w:r>
      <w:r w:rsidRPr="00373474">
        <w:t>, and it is necessary for functional differentiation of epithelial cells</w:t>
      </w:r>
      <w:r w:rsidR="00D65EA1" w:rsidRPr="00373474">
        <w:fldChar w:fldCharType="begin">
          <w:fldData xml:space="preserve">PEVuZE5vdGU+PENpdGU+PEF1dGhvcj5Tb25uZW5iZXJnPC9BdXRob3I+PFllYXI+MTk5MDwvWWVh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</w:fldData>
        </w:fldChar>
      </w:r>
      <w:r w:rsidR="008E5FC3" w:rsidRPr="00373474">
        <w:instrText xml:space="preserve"> ADDIN EN.CITE </w:instrText>
      </w:r>
      <w:r w:rsidR="00D65EA1" w:rsidRPr="00373474">
        <w:fldChar w:fldCharType="begin">
          <w:fldData xml:space="preserve">PEVuZE5vdGU+PENpdGU+PEF1dGhvcj5Tb25uZW5iZXJnPC9BdXRob3I+PFllYXI+MTk5MDwvWWVh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</w:fldData>
        </w:fldChar>
      </w:r>
      <w:r w:rsidR="008E5FC3" w:rsidRPr="00373474">
        <w:instrText xml:space="preserve"> ADDIN EN.CITE.DATA </w:instrText>
      </w:r>
      <w:r w:rsidR="00D65EA1" w:rsidRPr="00373474">
        <w:fldChar w:fldCharType="end"/>
      </w:r>
      <w:r w:rsidR="00D65EA1" w:rsidRPr="00373474">
        <w:fldChar w:fldCharType="separate"/>
      </w:r>
      <w:r w:rsidR="008E5FC3" w:rsidRPr="00373474">
        <w:rPr>
          <w:noProof/>
          <w:vertAlign w:val="superscript"/>
        </w:rPr>
        <w:t>15,16</w:t>
      </w:r>
      <w:r w:rsidR="00D65EA1" w:rsidRPr="00373474">
        <w:fldChar w:fldCharType="end"/>
      </w:r>
      <w:r w:rsidRPr="00373474">
        <w:t>.</w:t>
      </w:r>
      <w:r w:rsidR="00B90D04" w:rsidRPr="00373474">
        <w:t xml:space="preserve"> </w:t>
      </w:r>
      <w:r w:rsidRPr="00373474">
        <w:t>In contrast, the short arms show different biological activity</w:t>
      </w:r>
      <w:r w:rsidR="00D65EA1" w:rsidRPr="00373474">
        <w:fldChar w:fldCharType="begin"/>
      </w:r>
      <w:r w:rsidR="008E5FC3" w:rsidRPr="00373474">
        <w:instrText xml:space="preserve"> ADDIN EN.CITE &lt;EndNote&gt;&lt;Cite&gt;&lt;Author&gt;Horejs&lt;/Author&gt;&lt;Year&gt;2014&lt;/Year&gt;&lt;RecNum&gt;659&lt;/RecNum&gt;&lt;DisplayText&gt;&lt;style face="superscript"&gt;17&lt;/style&gt;&lt;/DisplayText&gt;&lt;record&gt;&lt;rec-number&gt;659&lt;/rec-number&gt;&lt;foreign-keys&gt;&lt;key app="EN" db-id="wx9xtttegwpss0esssvx99r492dzrfv5f0ts" timestamp="1571340967"&gt;659&lt;/key&gt;&lt;/foreign-keys&gt;&lt;ref-type name="Journal Article"&gt;17&lt;/ref-type&gt;&lt;contributors&gt;&lt;authors&gt;&lt;author&gt;Horejs, Christine-Maria&lt;/author&gt;&lt;author&gt;Serio, Andrea&lt;/author&gt;&lt;author&gt;Purvis, Alan&lt;/author&gt;&lt;author&gt;Gormley, Adam J.&lt;/author&gt;&lt;author&gt;Bertazzo, Sergio&lt;/author&gt;&lt;author&gt;Poliniewicz, Anna&lt;/author&gt;&lt;author&gt;Wang, Alex J.&lt;/author&gt;&lt;author&gt;DiMaggio, Peter&lt;/author&gt;&lt;author&gt;Hohenester, Erhard&lt;/author&gt;&lt;author&gt;Stevens, Molly M.&lt;/author&gt;&lt;/authors&gt;&lt;/contributors&gt;&lt;titles&gt;&lt;title&gt;Biologically-active laminin-111 fragment that modulates the epithelial-to-mesenchymal transition in embryonic stem cells&lt;/title&gt;&lt;secondary-title&gt;Proceedings of the National Academy of Sciences&lt;/secondary-title&gt;&lt;/titles&gt;&lt;periodical&gt;&lt;full-title&gt;Proceedings of the National Academy of Sciences&lt;/full-title&gt;&lt;/periodical&gt;&lt;pages&gt;5908-5913&lt;/pages&gt;&lt;volume&gt;111&lt;/volume&gt;&lt;number&gt;16&lt;/number&gt;&lt;dates&gt;&lt;year&gt;2014&lt;/year&gt;&lt;/dates&gt;&lt;urls&gt;&lt;related-urls&gt;&lt;url&gt;https://www.pnas.org/content/pnas/111/16/5908.full.pdf&lt;/url&gt;&lt;/related-urls&gt;&lt;/urls&gt;&lt;electronic-resource-num&gt;10.1073/pnas.1403139111&lt;/electronic-resource-num&gt;&lt;/record&gt;&lt;/Cite&gt;&lt;/EndNote&gt;</w:instrText>
      </w:r>
      <w:r w:rsidR="00D65EA1" w:rsidRPr="00373474">
        <w:fldChar w:fldCharType="separate"/>
      </w:r>
      <w:r w:rsidR="008E5FC3" w:rsidRPr="00373474">
        <w:rPr>
          <w:noProof/>
          <w:vertAlign w:val="superscript"/>
        </w:rPr>
        <w:t>17</w:t>
      </w:r>
      <w:r w:rsidR="00D65EA1" w:rsidRPr="00373474">
        <w:fldChar w:fldCharType="end"/>
      </w:r>
      <w:r w:rsidRPr="00373474">
        <w:t>, meaning that availability for recognition of</w:t>
      </w:r>
      <w:r w:rsidR="00964919" w:rsidRPr="00373474">
        <w:t xml:space="preserve"> these different</w:t>
      </w:r>
      <w:r w:rsidRPr="00373474">
        <w:t xml:space="preserve"> Ln1 domain after network formation could alter cell behavior. </w:t>
      </w:r>
    </w:p>
    <w:p w14:paraId="666F92A1" w14:textId="77777777" w:rsidR="00B90D04" w:rsidRPr="00373474" w:rsidRDefault="00B90D04" w:rsidP="00B43691">
      <w:pPr>
        <w:pStyle w:val="Normal1"/>
        <w:contextualSpacing/>
      </w:pPr>
      <w:bookmarkStart w:id="2" w:name="_Hlk36467646"/>
    </w:p>
    <w:p w14:paraId="30F5F35B" w14:textId="635C1AF5" w:rsidR="00F24243" w:rsidRPr="00373474" w:rsidRDefault="00504BDD" w:rsidP="00B43691">
      <w:pPr>
        <w:pStyle w:val="Normal1"/>
        <w:contextualSpacing/>
      </w:pPr>
      <w:r w:rsidRPr="00373474">
        <w:t xml:space="preserve">We have recently demonstrated that Ln1 arranged into a polymeric network </w:t>
      </w:r>
      <w:r w:rsidR="006A71B6" w:rsidRPr="00373474">
        <w:t>exhibits</w:t>
      </w:r>
      <w:r w:rsidRPr="00373474">
        <w:t xml:space="preserve"> fractal properties</w:t>
      </w:r>
      <w:r w:rsidR="002C1FD8" w:rsidRPr="00373474">
        <w:t xml:space="preserve"> </w:t>
      </w:r>
      <w:r w:rsidR="003E1E2A" w:rsidRPr="00373474">
        <w:t>(</w:t>
      </w:r>
      <w:r w:rsidR="002C1FD8" w:rsidRPr="00373474">
        <w:t>i.e.</w:t>
      </w:r>
      <w:r w:rsidR="00B90D04" w:rsidRPr="00373474">
        <w:t>,</w:t>
      </w:r>
      <w:r w:rsidR="002C1FD8" w:rsidRPr="00373474">
        <w:t xml:space="preserve"> </w:t>
      </w:r>
      <w:r w:rsidR="003E1E2A" w:rsidRPr="00373474">
        <w:t>a structure that is self-similar across multiple length scales)</w:t>
      </w:r>
      <w:r w:rsidR="00D65EA1" w:rsidRPr="00373474">
        <w:fldChar w:fldCharType="begin"/>
      </w:r>
      <w:r w:rsidR="008E5FC3" w:rsidRPr="00373474">
        <w:instrText xml:space="preserve"> ADDIN EN.CITE &lt;EndNote&gt;&lt;Cite&gt;&lt;Author&gt;Hochman-Mendez&lt;/Author&gt;&lt;Year&gt;2014&lt;/Year&gt;&lt;RecNum&gt;660&lt;/RecNum&gt;&lt;DisplayText&gt;&lt;style face="superscript"&gt;18&lt;/style&gt;&lt;/DisplayText&gt;&lt;record&gt;&lt;rec-number&gt;660&lt;/rec-number&gt;&lt;foreign-keys&gt;&lt;key app="EN" db-id="wx9xtttegwpss0esssvx99r492dzrfv5f0ts" timestamp="1571341130"&gt;660&lt;/key&gt;&lt;/foreign-keys&gt;&lt;ref-type name="Journal Article"&gt;17&lt;/ref-type&gt;&lt;contributors&gt;&lt;authors&gt;&lt;author&gt;Hochman-Mendez, Camila&lt;/author&gt;&lt;author&gt;Cantini, Marco&lt;/author&gt;&lt;author&gt;Moratal, David&lt;/author&gt;&lt;author&gt;Salmeron-Sanchez, Manuel&lt;/author&gt;&lt;author&gt;Coelho-Sampaio, Tatiana&lt;/author&gt;&lt;/authors&gt;&lt;/contributors&gt;&lt;titles&gt;&lt;title&gt;A Fractal Nature for Polymerized Laminin&lt;/title&gt;&lt;secondary-title&gt;PLOS ONE&lt;/secondary-title&gt;&lt;/titles&gt;&lt;periodical&gt;&lt;full-title&gt;PLOS ONE&lt;/full-title&gt;&lt;/periodical&gt;&lt;pages&gt;e109388&lt;/pages&gt;&lt;volume&gt;9&lt;/volume&gt;&lt;number&gt;10&lt;/number&gt;&lt;dates&gt;&lt;year&gt;2014&lt;/year&gt;&lt;/dates&gt;&lt;publisher&gt;Public Library of Science&lt;/publisher&gt;&lt;urls&gt;&lt;related-urls&gt;&lt;url&gt;https://doi.org/10.1371/journal.pone.0109388&lt;/url&gt;&lt;/related-urls&gt;&lt;/urls&gt;&lt;electronic-resource-num&gt;10.1371/journal.pone.0109388&lt;/electronic-resource-num&gt;&lt;/record&gt;&lt;/Cite&gt;&lt;/EndNote&gt;</w:instrText>
      </w:r>
      <w:r w:rsidR="00D65EA1" w:rsidRPr="00373474">
        <w:fldChar w:fldCharType="separate"/>
      </w:r>
      <w:r w:rsidR="008E5FC3" w:rsidRPr="00373474">
        <w:rPr>
          <w:noProof/>
          <w:vertAlign w:val="superscript"/>
        </w:rPr>
        <w:t>18</w:t>
      </w:r>
      <w:r w:rsidR="00D65EA1" w:rsidRPr="00373474">
        <w:fldChar w:fldCharType="end"/>
      </w:r>
      <w:r w:rsidR="003E1E2A" w:rsidRPr="00373474">
        <w:t xml:space="preserve">. Fractal networks </w:t>
      </w:r>
      <w:r w:rsidRPr="00373474">
        <w:t>signal differently to epithelial cells compared to Ln1</w:t>
      </w:r>
      <w:r w:rsidR="00B90D04" w:rsidRPr="00373474">
        <w:t>,</w:t>
      </w:r>
      <w:r w:rsidRPr="00373474">
        <w:t xml:space="preserve"> which lacks this arrangement</w:t>
      </w:r>
      <w:r w:rsidR="00D65EA1" w:rsidRPr="00373474">
        <w:fldChar w:fldCharType="begin"/>
      </w:r>
      <w:r w:rsidR="008E5FC3" w:rsidRPr="00373474">
        <w:instrText xml:space="preserve"> ADDIN EN.CITE &lt;EndNote&gt;&lt;Cite&gt;&lt;Author&gt;Kent&lt;/Author&gt;&lt;Year&gt;2019&lt;/Year&gt;&lt;RecNum&gt;714&lt;/RecNum&gt;&lt;DisplayText&gt;&lt;style face="superscript"&gt;19&lt;/style&gt;&lt;/DisplayText&gt;&lt;record&gt;&lt;rec-number&gt;714&lt;/rec-number&gt;&lt;foreign-keys&gt;&lt;key app="EN" db-id="wx9xtttegwpss0esssvx99r492dzrfv5f0ts" timestamp="1576007925"&gt;714&lt;/key&gt;&lt;/foreign-keys&gt;&lt;ref-type name="Journal Article"&gt;17&lt;/ref-type&gt;&lt;contributors&gt;&lt;authors&gt;&lt;author&gt;Kent, A. J.&lt;/author&gt;&lt;author&gt;Mayer, N.&lt;/author&gt;&lt;author&gt;Inman, J. L.&lt;/author&gt;&lt;author&gt;Hochman-Mendez, C.&lt;/author&gt;&lt;author&gt;Bissell, M. J.&lt;/author&gt;&lt;author&gt;Robertson, C.&lt;/author&gt;&lt;/authors&gt;&lt;/contributors&gt;&lt;auth-address&gt;Division of Biological Systems and Engineering, Lawrence Berkeley National Lab, 1 Cyclotron Rd. MS 977, Berkeley, CA, 94720, USA.&amp;#xD;Regenerative Medicine Research, Texas Heart Institute, Houston TX 77030, USA.&amp;#xD;Division of Biological Systems and Engineering, Lawrence Berkeley National Lab, 1 Cyclotron Rd. MS 977, Berkeley, CA, 94720, USA; Materials Engineering Division, Lawrence Livermore National Lab. 7000 East Ave. Livermore, CA 94550, USA. Electronic address: robertson40@llnl.gov.&lt;/auth-address&gt;&lt;titles&gt;&lt;title&gt;The microstructure of laminin-111 compensates for dystroglycan loss in mammary epithelial cells in downstream expression of milk proteins&lt;/title&gt;&lt;secondary-title&gt;Biomaterials&lt;/secondary-title&gt;&lt;/titles&gt;&lt;periodical&gt;&lt;full-title&gt;Biomaterials&lt;/full-title&gt;&lt;/periodical&gt;&lt;pages&gt;119337&lt;/pages&gt;&lt;volume&gt;218&lt;/volume&gt;&lt;keywords&gt;&lt;keyword&gt;Dystroglycan&lt;/keyword&gt;&lt;keyword&gt;Laminin&lt;/keyword&gt;&lt;keyword&gt;Mammary differentiation&lt;/keyword&gt;&lt;keyword&gt;Microstructure&lt;/keyword&gt;&lt;/keywords&gt;&lt;dates&gt;&lt;year&gt;2019&lt;/year&gt;&lt;pub-dates&gt;&lt;date&gt;Oct&lt;/date&gt;&lt;/pub-dates&gt;&lt;/dates&gt;&lt;isbn&gt;1878-5905 (Electronic)&amp;#xD;0142-9612 (Linking)&lt;/isbn&gt;&lt;accession-num&gt;31325803&lt;/accession-num&gt;&lt;urls&gt;&lt;related-urls&gt;&lt;url&gt;https://www.ncbi.nlm.nih.gov/pubmed/31325803&lt;/url&gt;&lt;/related-urls&gt;&lt;/urls&gt;&lt;electronic-resource-num&gt;10.1016/j.biomaterials.2019.119337&lt;/electronic-resource-num&gt;&lt;/record&gt;&lt;/Cite&gt;&lt;/EndNote&gt;</w:instrText>
      </w:r>
      <w:r w:rsidR="00D65EA1" w:rsidRPr="00373474">
        <w:fldChar w:fldCharType="separate"/>
      </w:r>
      <w:r w:rsidR="008E5FC3" w:rsidRPr="00373474">
        <w:rPr>
          <w:noProof/>
          <w:vertAlign w:val="superscript"/>
        </w:rPr>
        <w:t>19</w:t>
      </w:r>
      <w:r w:rsidR="00D65EA1" w:rsidRPr="00373474">
        <w:fldChar w:fldCharType="end"/>
      </w:r>
      <w:r w:rsidRPr="00373474">
        <w:t>.</w:t>
      </w:r>
      <w:r w:rsidR="00B90D04" w:rsidRPr="00373474">
        <w:t xml:space="preserve"> </w:t>
      </w:r>
      <w:bookmarkStart w:id="3" w:name="_Hlk36467695"/>
      <w:r w:rsidRPr="00373474">
        <w:t xml:space="preserve">This fractal network indicates a particular assembly </w:t>
      </w:r>
      <w:r w:rsidR="002F39B5" w:rsidRPr="00373474">
        <w:t>structure, where</w:t>
      </w:r>
      <w:r w:rsidRPr="00373474">
        <w:t xml:space="preserve"> </w:t>
      </w:r>
      <w:r w:rsidR="002F39B5" w:rsidRPr="00373474">
        <w:t>the</w:t>
      </w:r>
      <w:r w:rsidRPr="00373474">
        <w:t xml:space="preserve"> long arm </w:t>
      </w:r>
      <w:r w:rsidR="002F39B5" w:rsidRPr="00373474">
        <w:t>is preferentially exposed</w:t>
      </w:r>
      <w:r w:rsidRPr="00373474">
        <w:t xml:space="preserve"> to cells</w:t>
      </w:r>
      <w:r w:rsidR="00D65EA1" w:rsidRPr="00373474">
        <w:fldChar w:fldCharType="begin"/>
      </w:r>
      <w:r w:rsidR="008E5FC3" w:rsidRPr="00373474">
        <w:instrText xml:space="preserve"> ADDIN EN.CITE &lt;EndNote&gt;&lt;Cite&gt;&lt;Author&gt;Hochman-Mendez&lt;/Author&gt;&lt;Year&gt;2014&lt;/Year&gt;&lt;RecNum&gt;660&lt;/RecNum&gt;&lt;DisplayText&gt;&lt;style face="superscript"&gt;18&lt;/style&gt;&lt;/DisplayText&gt;&lt;record&gt;&lt;rec-number&gt;660&lt;/rec-number&gt;&lt;foreign-keys&gt;&lt;key app="EN" db-id="wx9xtttegwpss0esssvx99r492dzrfv5f0ts" timestamp="1571341130"&gt;660&lt;/key&gt;&lt;/foreign-keys&gt;&lt;ref-type name="Journal Article"&gt;17&lt;/ref-type&gt;&lt;contributors&gt;&lt;authors&gt;&lt;author&gt;Hochman-Mendez, Camila&lt;/author&gt;&lt;author&gt;Cantini, Marco&lt;/author&gt;&lt;author&gt;Moratal, David&lt;/author&gt;&lt;author&gt;Salmeron-Sanchez, Manuel&lt;/author&gt;&lt;author&gt;Coelho-Sampaio, Tatiana&lt;/author&gt;&lt;/authors&gt;&lt;/contributors&gt;&lt;titles&gt;&lt;title&gt;A Fractal Nature for Polymerized Laminin&lt;/title&gt;&lt;secondary-title&gt;PLOS ONE&lt;/secondary-title&gt;&lt;/titles&gt;&lt;periodical&gt;&lt;full-title&gt;PLOS ONE&lt;/full-title&gt;&lt;/periodical&gt;&lt;pages&gt;e109388&lt;/pages&gt;&lt;volume&gt;9&lt;/volume&gt;&lt;number&gt;10&lt;/number&gt;&lt;dates&gt;&lt;year&gt;2014&lt;/year&gt;&lt;/dates&gt;&lt;publisher&gt;Public Library of Science&lt;/publisher&gt;&lt;urls&gt;&lt;related-urls&gt;&lt;url&gt;https://doi.org/10.1371/journal.pone.0109388&lt;/url&gt;&lt;/related-urls&gt;&lt;/urls&gt;&lt;electronic-resource-num&gt;10.1371/journal.pone.0109388&lt;/electronic-resource-num&gt;&lt;/record&gt;&lt;/Cite&gt;&lt;/EndNote&gt;</w:instrText>
      </w:r>
      <w:r w:rsidR="00D65EA1" w:rsidRPr="00373474">
        <w:fldChar w:fldCharType="separate"/>
      </w:r>
      <w:r w:rsidR="008E5FC3" w:rsidRPr="00373474">
        <w:rPr>
          <w:noProof/>
          <w:vertAlign w:val="superscript"/>
        </w:rPr>
        <w:t>18</w:t>
      </w:r>
      <w:r w:rsidR="00D65EA1" w:rsidRPr="00373474">
        <w:fldChar w:fldCharType="end"/>
      </w:r>
      <w:r w:rsidR="00BB01E2" w:rsidRPr="00373474">
        <w:t>.</w:t>
      </w:r>
      <w:r w:rsidRPr="00373474">
        <w:t xml:space="preserve"> As a result of this different long arm display, epithelial cells undergo functional differentiation into milk producing cells with well-organized tight junctions and suppression of actin stress fibers</w:t>
      </w:r>
      <w:r w:rsidR="00D65EA1" w:rsidRPr="00373474">
        <w:fldChar w:fldCharType="begin"/>
      </w:r>
      <w:r w:rsidR="008E5FC3" w:rsidRPr="00373474">
        <w:instrText xml:space="preserve"> ADDIN EN.CITE &lt;EndNote&gt;&lt;Cite&gt;&lt;Author&gt;Kent&lt;/Author&gt;&lt;Year&gt;2019&lt;/Year&gt;&lt;RecNum&gt;714&lt;/RecNum&gt;&lt;DisplayText&gt;&lt;style face="superscript"&gt;19&lt;/style&gt;&lt;/DisplayText&gt;&lt;record&gt;&lt;rec-number&gt;714&lt;/rec-number&gt;&lt;foreign-keys&gt;&lt;key app="EN" db-id="wx9xtttegwpss0esssvx99r492dzrfv5f0ts" timestamp="1576007925"&gt;714&lt;/key&gt;&lt;/foreign-keys&gt;&lt;ref-type name="Journal Article"&gt;17&lt;/ref-type&gt;&lt;contributors&gt;&lt;authors&gt;&lt;author&gt;Kent, A. J.&lt;/author&gt;&lt;author&gt;Mayer, N.&lt;/author&gt;&lt;author&gt;Inman, J. L.&lt;/author&gt;&lt;author&gt;Hochman-Mendez, C.&lt;/author&gt;&lt;author&gt;Bissell, M. J.&lt;/author&gt;&lt;author&gt;Robertson, C.&lt;/author&gt;&lt;/authors&gt;&lt;/contributors&gt;&lt;auth-address&gt;Division of Biological Systems and Engineering, Lawrence Berkeley National Lab, 1 Cyclotron Rd. MS 977, Berkeley, CA, 94720, USA.&amp;#xD;Regenerative Medicine Research, Texas Heart Institute, Houston TX 77030, USA.&amp;#xD;Division of Biological Systems and Engineering, Lawrence Berkeley National Lab, 1 Cyclotron Rd. MS 977, Berkeley, CA, 94720, USA; Materials Engineering Division, Lawrence Livermore National Lab. 7000 East Ave. Livermore, CA 94550, USA. Electronic address: robertson40@llnl.gov.&lt;/auth-address&gt;&lt;titles&gt;&lt;title&gt;The microstructure of laminin-111 compensates for dystroglycan loss in mammary epithelial cells in downstream expression of milk proteins&lt;/title&gt;&lt;secondary-title&gt;Biomaterials&lt;/secondary-title&gt;&lt;/titles&gt;&lt;periodical&gt;&lt;full-title&gt;Biomaterials&lt;/full-title&gt;&lt;/periodical&gt;&lt;pages&gt;119337&lt;/pages&gt;&lt;volume&gt;218&lt;/volume&gt;&lt;keywords&gt;&lt;keyword&gt;Dystroglycan&lt;/keyword&gt;&lt;keyword&gt;Laminin&lt;/keyword&gt;&lt;keyword&gt;Mammary differentiation&lt;/keyword&gt;&lt;keyword&gt;Microstructure&lt;/keyword&gt;&lt;/keywords&gt;&lt;dates&gt;&lt;year&gt;2019&lt;/year&gt;&lt;pub-dates&gt;&lt;date&gt;Oct&lt;/date&gt;&lt;/pub-dates&gt;&lt;/dates&gt;&lt;isbn&gt;1878-5905 (Electronic)&amp;#xD;0142-9612 (Linking)&lt;/isbn&gt;&lt;accession-num&gt;31325803&lt;/accession-num&gt;&lt;urls&gt;&lt;related-urls&gt;&lt;url&gt;https://www.ncbi.nlm.nih.gov/pubmed/31325803&lt;/url&gt;&lt;/related-urls&gt;&lt;/urls&gt;&lt;electronic-resource-num&gt;10.1016/j.biomaterials.2019.119337&lt;/electronic-resource-num&gt;&lt;/record&gt;&lt;/Cite&gt;&lt;/EndNote&gt;</w:instrText>
      </w:r>
      <w:r w:rsidR="00D65EA1" w:rsidRPr="00373474">
        <w:fldChar w:fldCharType="separate"/>
      </w:r>
      <w:r w:rsidR="008E5FC3" w:rsidRPr="00373474">
        <w:rPr>
          <w:noProof/>
          <w:vertAlign w:val="superscript"/>
        </w:rPr>
        <w:t>19</w:t>
      </w:r>
      <w:r w:rsidR="00D65EA1" w:rsidRPr="00373474">
        <w:fldChar w:fldCharType="end"/>
      </w:r>
      <w:r w:rsidRPr="00373474">
        <w:t xml:space="preserve">. </w:t>
      </w:r>
      <w:bookmarkStart w:id="4" w:name="_30j0zll" w:colFirst="0" w:colLast="0"/>
      <w:bookmarkEnd w:id="3"/>
      <w:bookmarkEnd w:id="4"/>
    </w:p>
    <w:p w14:paraId="525CE043" w14:textId="77777777" w:rsidR="00B90D04" w:rsidRPr="00373474" w:rsidRDefault="00B90D04" w:rsidP="00B43691">
      <w:pPr>
        <w:pStyle w:val="Normal1"/>
        <w:contextualSpacing/>
      </w:pPr>
      <w:bookmarkStart w:id="5" w:name="_Hlk36468044"/>
    </w:p>
    <w:p w14:paraId="6685BBA7" w14:textId="616591C1" w:rsidR="00F24243" w:rsidRPr="00373474" w:rsidRDefault="00504BDD" w:rsidP="00B43691">
      <w:pPr>
        <w:pStyle w:val="Normal1"/>
        <w:contextualSpacing/>
      </w:pPr>
      <w:r w:rsidRPr="00373474">
        <w:t>We describe 3 methods to generate Ln1 networks from short arm-short arm binding</w:t>
      </w:r>
      <w:r w:rsidR="002F39B5" w:rsidRPr="00373474">
        <w:t xml:space="preserve"> interaction</w:t>
      </w:r>
      <w:r w:rsidR="00B90D04" w:rsidRPr="00373474">
        <w:t>s</w:t>
      </w:r>
      <w:r w:rsidRPr="00373474">
        <w:t xml:space="preserve">, which show </w:t>
      </w:r>
      <w:r w:rsidR="00B90D04" w:rsidRPr="00373474">
        <w:t xml:space="preserve">a </w:t>
      </w:r>
      <w:r w:rsidRPr="00373474">
        <w:t>high display of the Ln1 long arm: 1) by cell-free assembly with acidic buffers, 2) by co-incubation with glycoproteins, or 3) by interaction with cell surface dystroglycan.</w:t>
      </w:r>
      <w:bookmarkStart w:id="6" w:name="_1fob9te" w:colFirst="0" w:colLast="0"/>
      <w:bookmarkEnd w:id="6"/>
      <w:r w:rsidR="00B90D04" w:rsidRPr="00373474">
        <w:t xml:space="preserve"> </w:t>
      </w:r>
      <w:r w:rsidRPr="00373474">
        <w:t xml:space="preserve">These three methods generate similar laminin microstructures through three very different mechanisms, permitting flexibility in experimental design. </w:t>
      </w:r>
      <w:r w:rsidR="00B90D04" w:rsidRPr="00373474">
        <w:t>P</w:t>
      </w:r>
      <w:r w:rsidRPr="00373474">
        <w:t>revious work suggests that these three methods</w:t>
      </w:r>
      <w:r w:rsidR="00964919" w:rsidRPr="00373474">
        <w:t xml:space="preserve"> could</w:t>
      </w:r>
      <w:r w:rsidRPr="00373474">
        <w:t xml:space="preserve"> represent biological robustness: in mammary gland epithelia, either cell surface dystroglycan, glycoproteins, or artificially structured laminin can induce functional differentiation</w:t>
      </w:r>
      <w:r w:rsidR="00D65EA1" w:rsidRPr="00373474">
        <w:fldChar w:fldCharType="begin"/>
      </w:r>
      <w:r w:rsidR="008E5FC3" w:rsidRPr="00373474">
        <w:instrText xml:space="preserve"> ADDIN EN.CITE &lt;EndNote&gt;&lt;Cite&gt;&lt;Author&gt;Kent&lt;/Author&gt;&lt;Year&gt;2019&lt;/Year&gt;&lt;RecNum&gt;714&lt;/RecNum&gt;&lt;DisplayText&gt;&lt;style face="superscript"&gt;19&lt;/style&gt;&lt;/DisplayText&gt;&lt;record&gt;&lt;rec-number&gt;714&lt;/rec-number&gt;&lt;foreign-keys&gt;&lt;key app="EN" db-id="wx9xtttegwpss0esssvx99r492dzrfv5f0ts" timestamp="1576007925"&gt;714&lt;/key&gt;&lt;/foreign-keys&gt;&lt;ref-type name="Journal Article"&gt;17&lt;/ref-type&gt;&lt;contributors&gt;&lt;authors&gt;&lt;author&gt;Kent, A. J.&lt;/author&gt;&lt;author&gt;Mayer, N.&lt;/author&gt;&lt;author&gt;Inman, J. L.&lt;/author&gt;&lt;author&gt;Hochman-Mendez, C.&lt;/author&gt;&lt;author&gt;Bissell, M. J.&lt;/author&gt;&lt;author&gt;Robertson, C.&lt;/author&gt;&lt;/authors&gt;&lt;/contributors&gt;&lt;auth-address&gt;Division of Biological Systems and Engineering, Lawrence Berkeley National Lab, 1 Cyclotron Rd. MS 977, Berkeley, CA, 94720, USA.&amp;#xD;Regenerative Medicine Research, Texas Heart Institute, Houston TX 77030, USA.&amp;#xD;Division of Biological Systems and Engineering, Lawrence Berkeley National Lab, 1 Cyclotron Rd. MS 977, Berkeley, CA, 94720, USA; Materials Engineering Division, Lawrence Livermore National Lab. 7000 East Ave. Livermore, CA 94550, USA. Electronic address: robertson40@llnl.gov.&lt;/auth-address&gt;&lt;titles&gt;&lt;title&gt;The microstructure of laminin-111 compensates for dystroglycan loss in mammary epithelial cells in downstream expression of milk proteins&lt;/title&gt;&lt;secondary-title&gt;Biomaterials&lt;/secondary-title&gt;&lt;/titles&gt;&lt;periodical&gt;&lt;full-title&gt;Biomaterials&lt;/full-title&gt;&lt;/periodical&gt;&lt;pages&gt;119337&lt;/pages&gt;&lt;volume&gt;218&lt;/volume&gt;&lt;keywords&gt;&lt;keyword&gt;Dystroglycan&lt;/keyword&gt;&lt;keyword&gt;Laminin&lt;/keyword&gt;&lt;keyword&gt;Mammary differentiation&lt;/keyword&gt;&lt;keyword&gt;Microstructure&lt;/keyword&gt;&lt;/keywords&gt;&lt;dates&gt;&lt;year&gt;2019&lt;/year&gt;&lt;pub-dates&gt;&lt;date&gt;Oct&lt;/date&gt;&lt;/pub-dates&gt;&lt;/dates&gt;&lt;isbn&gt;1878-5905 (Electronic)&amp;#xD;0142-9612 (Linking)&lt;/isbn&gt;&lt;accession-num&gt;31325803&lt;/accession-num&gt;&lt;urls&gt;&lt;related-urls&gt;&lt;url&gt;https://www.ncbi.nlm.nih.gov/pubmed/31325803&lt;/url&gt;&lt;/related-urls&gt;&lt;/urls&gt;&lt;electronic-resource-num&gt;10.1016/j.biomaterials.2019.119337&lt;/electronic-resource-num&gt;&lt;/record&gt;&lt;/Cite&gt;&lt;/EndNote&gt;</w:instrText>
      </w:r>
      <w:r w:rsidR="00D65EA1" w:rsidRPr="00373474">
        <w:fldChar w:fldCharType="separate"/>
      </w:r>
      <w:r w:rsidR="008E5FC3" w:rsidRPr="00373474">
        <w:rPr>
          <w:noProof/>
          <w:vertAlign w:val="superscript"/>
        </w:rPr>
        <w:t>19</w:t>
      </w:r>
      <w:r w:rsidR="00D65EA1" w:rsidRPr="00373474">
        <w:fldChar w:fldCharType="end"/>
      </w:r>
      <w:r w:rsidRPr="00373474">
        <w:t>.</w:t>
      </w:r>
      <w:r w:rsidR="00B90D04" w:rsidRPr="00373474">
        <w:t xml:space="preserve"> </w:t>
      </w:r>
      <w:r w:rsidRPr="00373474">
        <w:t>Thus, researchers can choose between these methods based on the study subject</w:t>
      </w:r>
      <w:bookmarkStart w:id="7" w:name="_Hlk36467831"/>
      <w:r w:rsidRPr="00373474">
        <w:t>: dystroglycan expressing cells show no sensitivity to Ln-1 microstructure, as dystroglycan in the cell membrane induces correct polymerization into a fractal network</w:t>
      </w:r>
      <w:r w:rsidR="00D65EA1" w:rsidRPr="00373474">
        <w:fldChar w:fldCharType="begin">
          <w:fldData xml:space="preserve">PEVuZE5vdGU+PENpdGU+PEF1dGhvcj5LZW50PC9BdXRob3I+PFllYXI+MjAxOTwvWWVhcj48UmVj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</w:fldData>
        </w:fldChar>
      </w:r>
      <w:r w:rsidR="008E5FC3" w:rsidRPr="00373474">
        <w:instrText xml:space="preserve"> ADDIN EN.CITE </w:instrText>
      </w:r>
      <w:r w:rsidR="00D65EA1" w:rsidRPr="00373474">
        <w:fldChar w:fldCharType="begin">
          <w:fldData xml:space="preserve">PEVuZE5vdGU+PENpdGU+PEF1dGhvcj5LZW50PC9BdXRob3I+PFllYXI+MjAxOTwvWWVhcj48UmVj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</w:fldData>
        </w:fldChar>
      </w:r>
      <w:r w:rsidR="008E5FC3" w:rsidRPr="00373474">
        <w:instrText xml:space="preserve"> ADDIN EN.CITE.DATA </w:instrText>
      </w:r>
      <w:r w:rsidR="00D65EA1" w:rsidRPr="00373474">
        <w:fldChar w:fldCharType="end"/>
      </w:r>
      <w:r w:rsidR="00D65EA1" w:rsidRPr="00373474">
        <w:fldChar w:fldCharType="separate"/>
      </w:r>
      <w:r w:rsidR="008E5FC3" w:rsidRPr="00373474">
        <w:rPr>
          <w:noProof/>
          <w:vertAlign w:val="superscript"/>
        </w:rPr>
        <w:t>19,20</w:t>
      </w:r>
      <w:r w:rsidR="00D65EA1" w:rsidRPr="00373474">
        <w:fldChar w:fldCharType="end"/>
      </w:r>
      <w:r w:rsidRPr="00373474">
        <w:t>.</w:t>
      </w:r>
      <w:bookmarkEnd w:id="7"/>
      <w:r w:rsidR="00B90D04" w:rsidRPr="00373474">
        <w:t xml:space="preserve"> </w:t>
      </w:r>
      <w:r w:rsidRPr="00373474">
        <w:t>Matrigel, a mix of laminins and glycoproteins</w:t>
      </w:r>
      <w:r w:rsidR="00D65EA1" w:rsidRPr="00373474">
        <w:fldChar w:fldCharType="begin"/>
      </w:r>
      <w:r w:rsidR="008E5FC3" w:rsidRPr="00373474">
        <w:instrText xml:space="preserve"> ADDIN EN.CITE &lt;EndNote&gt;&lt;Cite&gt;&lt;Author&gt;Hughes&lt;/Author&gt;&lt;Year&gt;2010&lt;/Year&gt;&lt;RecNum&gt;982&lt;/RecNum&gt;&lt;DisplayText&gt;&lt;style face="superscript"&gt;21&lt;/style&gt;&lt;/DisplayText&gt;&lt;record&gt;&lt;rec-number&gt;982&lt;/rec-number&gt;&lt;foreign-keys&gt;&lt;key app="EN" db-id="wx9xtttegwpss0esssvx99r492dzrfv5f0ts" timestamp="1584729380"&gt;982&lt;/key&gt;&lt;/foreign-keys&gt;&lt;ref-type name="Journal Article"&gt;17&lt;/ref-type&gt;&lt;contributors&gt;&lt;authors&gt;&lt;author&gt;Hughes, C. S.&lt;/author&gt;&lt;author&gt;Postovit, L. M.&lt;/author&gt;&lt;author&gt;Lajoie, G. A.&lt;/author&gt;&lt;/authors&gt;&lt;/contributors&gt;&lt;auth-address&gt;Don Rix Protein Identification Facility, Department of Biochemistry, Schulich School of Medicine and Dentistry, University of Western Ontario, London, ON, Canada.&lt;/auth-address&gt;&lt;titles&gt;&lt;title&gt;Matrigel: a complex protein mixture required for optimal growth of cell cultu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886-90&lt;/pages&gt;&lt;volume&gt;10&lt;/volume&gt;&lt;number&gt;9&lt;/number&gt;&lt;edition&gt;2010/02/18&lt;/edition&gt;&lt;keywords&gt;&lt;keyword&gt;Collagen/*analysis&lt;/keyword&gt;&lt;keyword&gt;Drug Combinations&lt;/keyword&gt;&lt;keyword&gt;Laminin/*analysis&lt;/keyword&gt;&lt;keyword&gt;Proteoglycans/*analysis&lt;/keyword&gt;&lt;keyword&gt;Proteomics/*methods&lt;/keyword&gt;&lt;/keywords&gt;&lt;dates&gt;&lt;year&gt;2010&lt;/year&gt;&lt;pub-dates&gt;&lt;date&gt;May&lt;/date&gt;&lt;/pub-dates&gt;&lt;/dates&gt;&lt;isbn&gt;1615-9853&lt;/isbn&gt;&lt;accession-num&gt;20162561&lt;/accession-num&gt;&lt;urls&gt;&lt;/urls&gt;&lt;electronic-resource-num&gt;10.1002/pmic.200900758&lt;/electronic-resource-num&gt;&lt;remote-database-provider&gt;NLM&lt;/remote-database-provider&gt;&lt;language&gt;eng&lt;/language&gt;&lt;/record&gt;&lt;/Cite&gt;&lt;/EndNote&gt;</w:instrText>
      </w:r>
      <w:r w:rsidR="00D65EA1" w:rsidRPr="00373474">
        <w:fldChar w:fldCharType="separate"/>
      </w:r>
      <w:r w:rsidR="008E5FC3" w:rsidRPr="00373474">
        <w:rPr>
          <w:noProof/>
          <w:vertAlign w:val="superscript"/>
        </w:rPr>
        <w:t>21</w:t>
      </w:r>
      <w:r w:rsidR="00D65EA1" w:rsidRPr="00373474">
        <w:fldChar w:fldCharType="end"/>
      </w:r>
      <w:r w:rsidRPr="00373474">
        <w:t>, represents the most economical source of Ln-1, and offers the necessary microstructure to induce dystroglycan knockout mammary cells to differentiate</w:t>
      </w:r>
      <w:r w:rsidR="00D65EA1" w:rsidRPr="00373474">
        <w:fldChar w:fldCharType="begin"/>
      </w:r>
      <w:r w:rsidR="008E5FC3" w:rsidRPr="00373474">
        <w:instrText xml:space="preserve"> ADDIN EN.CITE &lt;EndNote&gt;&lt;Cite&gt;&lt;Author&gt;Weir&lt;/Author&gt;&lt;Year&gt;2006&lt;/Year&gt;&lt;RecNum&gt;218&lt;/RecNum&gt;&lt;DisplayText&gt;&lt;style face="superscript"&gt;20&lt;/style&gt;&lt;/DisplayText&gt;&lt;record&gt;&lt;rec-number&gt;218&lt;/rec-number&gt;&lt;foreign-keys&gt;&lt;key app="EN" db-id="wx9xtttegwpss0esssvx99r492dzrfv5f0ts" timestamp="1543354421"&gt;218&lt;/key&gt;&lt;/foreign-keys&gt;&lt;ref-type name="Journal Article"&gt;17&lt;/ref-type&gt;&lt;contributors&gt;&lt;authors&gt;&lt;author&gt;Weir, M. L.&lt;/author&gt;&lt;author&gt;Oppizzi, M. L.&lt;/author&gt;&lt;author&gt;Henry, M. D.&lt;/author&gt;&lt;author&gt;Onishi, A.&lt;/author&gt;&lt;author&gt;Campbell, K. P.&lt;/author&gt;&lt;author&gt;Bissell, M. J.&lt;/author&gt;&lt;author&gt;Muschler, J. L.&lt;/author&gt;&lt;/authors&gt;&lt;/contributors&gt;&lt;auth-address&gt;California Pacific Medical Center Research Institute, 475 Brannan Street, Suite 217, San Francisco, CA 94107, USA.&lt;/auth-address&gt;&lt;titles&gt;&lt;title&gt;Dystroglycan loss disrupts polarity and beta-casein induction in mammary epithelial cells by perturbing laminin anchoring&lt;/title&gt;&lt;secondary-title&gt;J Cell Sci&lt;/secondary-title&gt;&lt;/titles&gt;&lt;periodical&gt;&lt;full-title&gt;J Cell Sci&lt;/full-title&gt;&lt;/periodical&gt;&lt;pages&gt;4047-58&lt;/pages&gt;&lt;volume&gt;119&lt;/volume&gt;&lt;number&gt;Pt 19&lt;/number&gt;&lt;keywords&gt;&lt;keyword&gt;Animals&lt;/keyword&gt;&lt;keyword&gt;Caseins/*metabolism&lt;/keyword&gt;&lt;keyword&gt;Cell Polarity/*genetics&lt;/keyword&gt;&lt;keyword&gt;Cells, Cultured&lt;/keyword&gt;&lt;keyword&gt;Chimera/physiology&lt;/keyword&gt;&lt;keyword&gt;Dystroglycans/chemistry/*genetics/*physiology&lt;/keyword&gt;&lt;keyword&gt;Epithelial Cells/*metabolism&lt;/keyword&gt;&lt;keyword&gt;Female&lt;/keyword&gt;&lt;keyword&gt;Laminin/*metabolism&lt;/keyword&gt;&lt;keyword&gt;Mammary Glands, Animal/*cytology&lt;/keyword&gt;&lt;keyword&gt;Mice&lt;/keyword&gt;&lt;keyword&gt;Mice, Transgenic&lt;/keyword&gt;&lt;keyword&gt;Models, Biological&lt;/keyword&gt;&lt;keyword&gt;Pregnancy&lt;/keyword&gt;&lt;keyword&gt;Protein Structure, Tertiary&lt;/keyword&gt;&lt;/keywords&gt;&lt;dates&gt;&lt;year&gt;2006&lt;/year&gt;&lt;pub-dates&gt;&lt;date&gt;Oct 1&lt;/date&gt;&lt;/pub-dates&gt;&lt;/dates&gt;&lt;isbn&gt;0021-9533 (Print)&amp;#xD;0021-9533 (Linking)&lt;/isbn&gt;&lt;accession-num&gt;16968749&lt;/accession-num&gt;&lt;urls&gt;&lt;related-urls&gt;&lt;url&gt;https://www.ncbi.nlm.nih.gov/pubmed/16968749&lt;/url&gt;&lt;/related-urls&gt;&lt;/urls&gt;&lt;custom2&gt;PMC2996718&lt;/custom2&gt;&lt;electronic-resource-num&gt;10.1242/jcs.03103&lt;/electronic-resource-num&gt;&lt;/record&gt;&lt;/Cite&gt;&lt;/EndNote&gt;</w:instrText>
      </w:r>
      <w:r w:rsidR="00D65EA1" w:rsidRPr="00373474">
        <w:fldChar w:fldCharType="separate"/>
      </w:r>
      <w:r w:rsidR="008E5FC3" w:rsidRPr="00373474">
        <w:rPr>
          <w:noProof/>
          <w:vertAlign w:val="superscript"/>
        </w:rPr>
        <w:t>20</w:t>
      </w:r>
      <w:r w:rsidR="00D65EA1" w:rsidRPr="00373474">
        <w:fldChar w:fldCharType="end"/>
      </w:r>
      <w:r w:rsidRPr="00373474">
        <w:t xml:space="preserve">, but contains a complex mixture of proteins with lot to lot variability. PolyLM represents </w:t>
      </w:r>
      <w:r w:rsidR="00964919" w:rsidRPr="00373474">
        <w:t xml:space="preserve">the cleanest, most reductionist </w:t>
      </w:r>
      <w:r w:rsidRPr="00373474">
        <w:t xml:space="preserve">system </w:t>
      </w:r>
      <w:r w:rsidR="00B90D04" w:rsidRPr="00373474">
        <w:t>that</w:t>
      </w:r>
      <w:r w:rsidR="00964919" w:rsidRPr="00373474">
        <w:t xml:space="preserve"> provides this</w:t>
      </w:r>
      <w:r w:rsidRPr="00373474">
        <w:t xml:space="preserve"> function, but </w:t>
      </w:r>
      <w:r w:rsidR="00964919" w:rsidRPr="00373474">
        <w:t xml:space="preserve">at </w:t>
      </w:r>
      <w:r w:rsidRPr="00373474">
        <w:t xml:space="preserve">increased cost and lower efficacy </w:t>
      </w:r>
      <w:r w:rsidR="00050CBC" w:rsidRPr="00373474">
        <w:t>to induc</w:t>
      </w:r>
      <w:r w:rsidR="002F39B5" w:rsidRPr="00373474">
        <w:t xml:space="preserve">e </w:t>
      </w:r>
      <w:r w:rsidR="00050CBC" w:rsidRPr="00373474">
        <w:t xml:space="preserve">mammary cell differentiation </w:t>
      </w:r>
      <w:r w:rsidRPr="00373474">
        <w:t>compared to Matrigel</w:t>
      </w:r>
      <w:r w:rsidR="00D65EA1" w:rsidRPr="00373474">
        <w:fldChar w:fldCharType="begin"/>
      </w:r>
      <w:r w:rsidR="008E5FC3" w:rsidRPr="00373474">
        <w:instrText xml:space="preserve"> ADDIN EN.CITE &lt;EndNote&gt;&lt;Cite&gt;&lt;Author&gt;Kent&lt;/Author&gt;&lt;Year&gt;2019&lt;/Year&gt;&lt;RecNum&gt;714&lt;/RecNum&gt;&lt;DisplayText&gt;&lt;style face="superscript"&gt;19&lt;/style&gt;&lt;/DisplayText&gt;&lt;record&gt;&lt;rec-number&gt;714&lt;/rec-number&gt;&lt;foreign-keys&gt;&lt;key app="EN" db-id="wx9xtttegwpss0esssvx99r492dzrfv5f0ts" timestamp="1576007925"&gt;714&lt;/key&gt;&lt;/foreign-keys&gt;&lt;ref-type name="Journal Article"&gt;17&lt;/ref-type&gt;&lt;contributors&gt;&lt;authors&gt;&lt;author&gt;Kent, A. J.&lt;/author&gt;&lt;author&gt;Mayer, N.&lt;/author&gt;&lt;author&gt;Inman, J. L.&lt;/author&gt;&lt;author&gt;Hochman-Mendez, C.&lt;/author&gt;&lt;author&gt;Bissell, M. J.&lt;/author&gt;&lt;author&gt;Robertson, C.&lt;/author&gt;&lt;/authors&gt;&lt;/contributors&gt;&lt;auth-address&gt;Division of Biological Systems and Engineering, Lawrence Berkeley National Lab, 1 Cyclotron Rd. MS 977, Berkeley, CA, 94720, USA.&amp;#xD;Regenerative Medicine Research, Texas Heart Institute, Houston TX 77030, USA.&amp;#xD;Division of Biological Systems and Engineering, Lawrence Berkeley National Lab, 1 Cyclotron Rd. MS 977, Berkeley, CA, 94720, USA; Materials Engineering Division, Lawrence Livermore National Lab. 7000 East Ave. Livermore, CA 94550, USA. Electronic address: robertson40@llnl.gov.&lt;/auth-address&gt;&lt;titles&gt;&lt;title&gt;The microstructure of laminin-111 compensates for dystroglycan loss in mammary epithelial cells in downstream expression of milk proteins&lt;/title&gt;&lt;secondary-title&gt;Biomaterials&lt;/secondary-title&gt;&lt;/titles&gt;&lt;periodical&gt;&lt;full-title&gt;Biomaterials&lt;/full-title&gt;&lt;/periodical&gt;&lt;pages&gt;119337&lt;/pages&gt;&lt;volume&gt;218&lt;/volume&gt;&lt;keywords&gt;&lt;keyword&gt;Dystroglycan&lt;/keyword&gt;&lt;keyword&gt;Laminin&lt;/keyword&gt;&lt;keyword&gt;Mammary differentiation&lt;/keyword&gt;&lt;keyword&gt;Microstructure&lt;/keyword&gt;&lt;/keywords&gt;&lt;dates&gt;&lt;year&gt;2019&lt;/year&gt;&lt;pub-dates&gt;&lt;date&gt;Oct&lt;/date&gt;&lt;/pub-dates&gt;&lt;/dates&gt;&lt;isbn&gt;1878-5905 (Electronic)&amp;#xD;0142-9612 (Linking)&lt;/isbn&gt;&lt;accession-num&gt;31325803&lt;/accession-num&gt;&lt;urls&gt;&lt;related-urls&gt;&lt;url&gt;https://www.ncbi.nlm.nih.gov/pubmed/31325803&lt;/url&gt;&lt;/related-urls&gt;&lt;/urls&gt;&lt;electronic-resource-num&gt;10.1016/j.biomaterials.2019.119337&lt;/electronic-resource-num&gt;&lt;/record&gt;&lt;/Cite&gt;&lt;/EndNote&gt;</w:instrText>
      </w:r>
      <w:r w:rsidR="00D65EA1" w:rsidRPr="00373474">
        <w:fldChar w:fldCharType="separate"/>
      </w:r>
      <w:r w:rsidR="008E5FC3" w:rsidRPr="00373474">
        <w:rPr>
          <w:noProof/>
          <w:vertAlign w:val="superscript"/>
        </w:rPr>
        <w:t>19</w:t>
      </w:r>
      <w:r w:rsidR="00D65EA1" w:rsidRPr="00373474">
        <w:fldChar w:fldCharType="end"/>
      </w:r>
      <w:r w:rsidRPr="00373474">
        <w:t xml:space="preserve">. </w:t>
      </w:r>
    </w:p>
    <w:bookmarkEnd w:id="5"/>
    <w:p w14:paraId="3D446E76" w14:textId="77777777" w:rsidR="00B90D04" w:rsidRPr="00373474" w:rsidRDefault="00B90D04" w:rsidP="00B43691">
      <w:pPr>
        <w:pStyle w:val="Normal1"/>
        <w:contextualSpacing/>
      </w:pPr>
    </w:p>
    <w:p w14:paraId="337CEE74" w14:textId="2C1863F7" w:rsidR="00F24243" w:rsidRPr="00373474" w:rsidRDefault="00504BDD" w:rsidP="00B43691">
      <w:pPr>
        <w:pStyle w:val="Normal1"/>
        <w:contextualSpacing/>
      </w:pPr>
      <w:r w:rsidRPr="00373474">
        <w:t xml:space="preserve">These </w:t>
      </w:r>
      <w:r w:rsidR="00680ABE" w:rsidRPr="00373474">
        <w:t xml:space="preserve">three </w:t>
      </w:r>
      <w:r w:rsidR="00707736" w:rsidRPr="00373474">
        <w:t xml:space="preserve">methods </w:t>
      </w:r>
      <w:r w:rsidRPr="00373474">
        <w:t>have a fractal network structure characteristic of diffusion limited aggregation</w:t>
      </w:r>
      <w:r w:rsidR="00D65EA1" w:rsidRPr="00373474">
        <w:fldChar w:fldCharType="begin">
          <w:fldData xml:space="preserve">PEVuZE5vdGU+PENpdGU+PEF1dGhvcj5LZW50PC9BdXRob3I+PFllYXI+MjAxOTwvWWVhcj48UmVj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</w:fldData>
        </w:fldChar>
      </w:r>
      <w:r w:rsidR="008E5FC3" w:rsidRPr="00373474">
        <w:instrText xml:space="preserve"> ADDIN EN.CITE </w:instrText>
      </w:r>
      <w:r w:rsidR="00D65EA1" w:rsidRPr="00373474">
        <w:fldChar w:fldCharType="begin">
          <w:fldData xml:space="preserve">PEVuZE5vdGU+PENpdGU+PEF1dGhvcj5LZW50PC9BdXRob3I+PFllYXI+MjAxOTwvWWVhcj48UmVj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</w:fldData>
        </w:fldChar>
      </w:r>
      <w:r w:rsidR="008E5FC3" w:rsidRPr="00373474">
        <w:instrText xml:space="preserve"> ADDIN EN.CITE.DATA </w:instrText>
      </w:r>
      <w:r w:rsidR="00D65EA1" w:rsidRPr="00373474">
        <w:fldChar w:fldCharType="end"/>
      </w:r>
      <w:r w:rsidR="00D65EA1" w:rsidRPr="00373474">
        <w:fldChar w:fldCharType="separate"/>
      </w:r>
      <w:r w:rsidR="008E5FC3" w:rsidRPr="00373474">
        <w:rPr>
          <w:noProof/>
          <w:vertAlign w:val="superscript"/>
        </w:rPr>
        <w:t>18,19</w:t>
      </w:r>
      <w:r w:rsidR="00D65EA1" w:rsidRPr="00373474">
        <w:fldChar w:fldCharType="end"/>
      </w:r>
      <w:r w:rsidRPr="00373474">
        <w:t>, and show altered biological activity compared to aggregated laminin in multiple experimental systems</w:t>
      </w:r>
      <w:r w:rsidR="00D65EA1" w:rsidRPr="00373474">
        <w:fldChar w:fldCharType="begin">
          <w:fldData xml:space="preserve">PEVuZE5vdGU+PENpdGU+PEF1dGhvcj5QYWxtZXJvPC9BdXRob3I+PFllYXI+MjAxMzwvWWVhcj48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</w:fldData>
        </w:fldChar>
      </w:r>
      <w:r w:rsidR="008E5FC3" w:rsidRPr="00373474">
        <w:instrText xml:space="preserve"> ADDIN EN.CITE </w:instrText>
      </w:r>
      <w:r w:rsidR="00D65EA1" w:rsidRPr="00373474">
        <w:fldChar w:fldCharType="begin">
          <w:fldData xml:space="preserve">PEVuZE5vdGU+PENpdGU+PEF1dGhvcj5QYWxtZXJvPC9BdXRob3I+PFllYXI+MjAxMzwvWWVhcj48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</w:fldData>
        </w:fldChar>
      </w:r>
      <w:r w:rsidR="008E5FC3" w:rsidRPr="00373474">
        <w:instrText xml:space="preserve"> ADDIN EN.CITE.DATA </w:instrText>
      </w:r>
      <w:r w:rsidR="00D65EA1" w:rsidRPr="00373474">
        <w:fldChar w:fldCharType="end"/>
      </w:r>
      <w:r w:rsidR="00D65EA1" w:rsidRPr="00373474">
        <w:fldChar w:fldCharType="separate"/>
      </w:r>
      <w:r w:rsidR="008E5FC3" w:rsidRPr="00373474">
        <w:rPr>
          <w:noProof/>
          <w:vertAlign w:val="superscript"/>
        </w:rPr>
        <w:t>22-25</w:t>
      </w:r>
      <w:r w:rsidR="00D65EA1" w:rsidRPr="00373474">
        <w:fldChar w:fldCharType="end"/>
      </w:r>
      <w:r w:rsidRPr="00373474">
        <w:t>.</w:t>
      </w:r>
      <w:r w:rsidR="00B90D04" w:rsidRPr="00373474">
        <w:t xml:space="preserve"> </w:t>
      </w:r>
      <w:r w:rsidRPr="00373474">
        <w:t>Future studies using these methods could identify the receptors and signaling necessary for epithelial differentiation and determine to restore normal cell-matrix interactions in cells in abnormal microenvironments</w:t>
      </w:r>
      <w:r w:rsidR="00D65EA1" w:rsidRPr="00373474">
        <w:fldChar w:fldCharType="begin"/>
      </w:r>
      <w:r w:rsidR="008E5FC3" w:rsidRPr="00373474">
        <w:instrText xml:space="preserve"> ADDIN EN.CITE &lt;EndNote&gt;&lt;Cite&gt;&lt;Author&gt;Weir&lt;/Author&gt;&lt;Year&gt;2006&lt;/Year&gt;&lt;RecNum&gt;218&lt;/RecNum&gt;&lt;DisplayText&gt;&lt;style face="superscript"&gt;20&lt;/style&gt;&lt;/DisplayText&gt;&lt;record&gt;&lt;rec-number&gt;218&lt;/rec-number&gt;&lt;foreign-keys&gt;&lt;key app="EN" db-id="wx9xtttegwpss0esssvx99r492dzrfv5f0ts" timestamp="1543354421"&gt;218&lt;/key&gt;&lt;/foreign-keys&gt;&lt;ref-type name="Journal Article"&gt;17&lt;/ref-type&gt;&lt;contributors&gt;&lt;authors&gt;&lt;author&gt;Weir, M. L.&lt;/author&gt;&lt;author&gt;Oppizzi, M. L.&lt;/author&gt;&lt;author&gt;Henry, M. D.&lt;/author&gt;&lt;author&gt;Onishi, A.&lt;/author&gt;&lt;author&gt;Campbell, K. P.&lt;/author&gt;&lt;author&gt;Bissell, M. J.&lt;/author&gt;&lt;author&gt;Muschler, J. L.&lt;/author&gt;&lt;/authors&gt;&lt;/contributors&gt;&lt;auth-address&gt;California Pacific Medical Center Research Institute, 475 Brannan Street, Suite 217, San Francisco, CA 94107, USA.&lt;/auth-address&gt;&lt;titles&gt;&lt;title&gt;Dystroglycan loss disrupts polarity and beta-casein induction in mammary epithelial cells by perturbing laminin anchoring&lt;/title&gt;&lt;secondary-title&gt;J Cell Sci&lt;/secondary-title&gt;&lt;/titles&gt;&lt;periodical&gt;&lt;full-title&gt;J Cell Sci&lt;/full-title&gt;&lt;/periodical&gt;&lt;pages&gt;4047-58&lt;/pages&gt;&lt;volume&gt;119&lt;/volume&gt;&lt;number&gt;Pt 19&lt;/number&gt;&lt;keywords&gt;&lt;keyword&gt;Animals&lt;/keyword&gt;&lt;keyword&gt;Caseins/*metabolism&lt;/keyword&gt;&lt;keyword&gt;Cell Polarity/*genetics&lt;/keyword&gt;&lt;keyword&gt;Cells, Cultured&lt;/keyword&gt;&lt;keyword&gt;Chimera/physiology&lt;/keyword&gt;&lt;keyword&gt;Dystroglycans/chemistry/*genetics/*physiology&lt;/keyword&gt;&lt;keyword&gt;Epithelial Cells/*metabolism&lt;/keyword&gt;&lt;keyword&gt;Female&lt;/keyword&gt;&lt;keyword&gt;Laminin/*metabolism&lt;/keyword&gt;&lt;keyword&gt;Mammary Glands, Animal/*cytology&lt;/keyword&gt;&lt;keyword&gt;Mice&lt;/keyword&gt;&lt;keyword&gt;Mice, Transgenic&lt;/keyword&gt;&lt;keyword&gt;Models, Biological&lt;/keyword&gt;&lt;keyword&gt;Pregnancy&lt;/keyword&gt;&lt;keyword&gt;Protein Structure, Tertiary&lt;/keyword&gt;&lt;/keywords&gt;&lt;dates&gt;&lt;year&gt;2006&lt;/year&gt;&lt;pub-dates&gt;&lt;date&gt;Oct 1&lt;/date&gt;&lt;/pub-dates&gt;&lt;/dates&gt;&lt;isbn&gt;0021-9533 (Print)&amp;#xD;0021-9533 (Linking)&lt;/isbn&gt;&lt;accession-num&gt;16968749&lt;/accession-num&gt;&lt;urls&gt;&lt;related-urls&gt;&lt;url&gt;https://www.ncbi.nlm.nih.gov/pubmed/16968749&lt;/url&gt;&lt;/related-urls&gt;&lt;/urls&gt;&lt;custom2&gt;PMC2996718&lt;/custom2&gt;&lt;electronic-resource-num&gt;10.1242/jcs.03103&lt;/electronic-resource-num&gt;&lt;/record&gt;&lt;/Cite&gt;&lt;/EndNote&gt;</w:instrText>
      </w:r>
      <w:r w:rsidR="00D65EA1" w:rsidRPr="00373474">
        <w:fldChar w:fldCharType="separate"/>
      </w:r>
      <w:r w:rsidR="008E5FC3" w:rsidRPr="00373474">
        <w:rPr>
          <w:noProof/>
          <w:vertAlign w:val="superscript"/>
        </w:rPr>
        <w:t>20</w:t>
      </w:r>
      <w:r w:rsidR="00D65EA1" w:rsidRPr="00373474">
        <w:fldChar w:fldCharType="end"/>
      </w:r>
      <w:r w:rsidRPr="00373474">
        <w:t xml:space="preserve">, such as tumors. </w:t>
      </w:r>
    </w:p>
    <w:p w14:paraId="5AD4AA7C" w14:textId="77777777" w:rsidR="00F24243" w:rsidRPr="00373474" w:rsidRDefault="00F24243" w:rsidP="00B43691">
      <w:pPr>
        <w:pStyle w:val="Normal1"/>
        <w:contextualSpacing/>
        <w:rPr>
          <w:b/>
        </w:rPr>
      </w:pPr>
      <w:bookmarkStart w:id="8" w:name="_3znysh7" w:colFirst="0" w:colLast="0"/>
      <w:bookmarkEnd w:id="2"/>
      <w:bookmarkEnd w:id="8"/>
    </w:p>
    <w:p w14:paraId="2B9D48CA" w14:textId="193594C2" w:rsidR="00F24243" w:rsidRPr="00373474" w:rsidRDefault="00F24243" w:rsidP="00B43691">
      <w:pPr>
        <w:pStyle w:val="Normal1"/>
        <w:contextualSpacing/>
      </w:pPr>
      <w:bookmarkStart w:id="9" w:name="_2et92p0" w:colFirst="0" w:colLast="0"/>
      <w:bookmarkEnd w:id="9"/>
      <w:r w:rsidRPr="00373474">
        <w:rPr>
          <w:b/>
        </w:rPr>
        <w:t>PROTOCOL:</w:t>
      </w:r>
      <w:r w:rsidRPr="00373474">
        <w:t xml:space="preserve"> </w:t>
      </w:r>
    </w:p>
    <w:p w14:paraId="3798835C" w14:textId="77777777" w:rsidR="00B90D04" w:rsidRPr="00373474" w:rsidRDefault="00B90D04" w:rsidP="00B43691">
      <w:pPr>
        <w:pStyle w:val="Normal1"/>
        <w:contextualSpacing/>
        <w:rPr>
          <w:color w:val="808080"/>
        </w:rPr>
      </w:pPr>
    </w:p>
    <w:p w14:paraId="4BFE3CE2" w14:textId="66F1AAE0" w:rsidR="00F24243" w:rsidRPr="00373474" w:rsidRDefault="00F24243" w:rsidP="00B43691">
      <w:pPr>
        <w:pStyle w:val="Normal1"/>
        <w:numPr>
          <w:ilvl w:val="0"/>
          <w:numId w:val="1"/>
        </w:numPr>
        <w:pBdr>
          <w:top w:val="nil"/>
          <w:left w:val="nil"/>
          <w:bottom w:val="nil"/>
          <w:right w:val="nil"/>
          <w:between w:val="nil"/>
        </w:pBdr>
        <w:ind w:left="0" w:firstLine="0"/>
        <w:contextualSpacing/>
        <w:rPr>
          <w:b/>
          <w:color w:val="000000"/>
        </w:rPr>
      </w:pPr>
      <w:r w:rsidRPr="00373474">
        <w:rPr>
          <w:b/>
          <w:color w:val="000000"/>
        </w:rPr>
        <w:t xml:space="preserve">Thaw and </w:t>
      </w:r>
      <w:r w:rsidR="00B90D04" w:rsidRPr="00373474">
        <w:rPr>
          <w:b/>
          <w:color w:val="000000"/>
        </w:rPr>
        <w:t>a</w:t>
      </w:r>
      <w:r w:rsidRPr="00373474">
        <w:rPr>
          <w:b/>
          <w:color w:val="000000"/>
        </w:rPr>
        <w:t xml:space="preserve">liquot </w:t>
      </w:r>
      <w:r w:rsidR="00B90D04" w:rsidRPr="00373474">
        <w:rPr>
          <w:b/>
          <w:color w:val="000000"/>
        </w:rPr>
        <w:t>laminin-111</w:t>
      </w:r>
    </w:p>
    <w:p w14:paraId="58F5E5BB" w14:textId="77777777" w:rsidR="00B90D04" w:rsidRPr="00373474" w:rsidRDefault="00B90D04" w:rsidP="00B43691">
      <w:pPr>
        <w:pStyle w:val="Normal1"/>
        <w:pBdr>
          <w:top w:val="nil"/>
          <w:left w:val="nil"/>
          <w:bottom w:val="nil"/>
          <w:right w:val="nil"/>
          <w:between w:val="nil"/>
        </w:pBdr>
        <w:contextualSpacing/>
        <w:rPr>
          <w:b/>
          <w:color w:val="000000"/>
        </w:rPr>
      </w:pPr>
    </w:p>
    <w:p w14:paraId="5343C03A" w14:textId="2A8F46F8" w:rsidR="00B90D04" w:rsidRPr="00373474" w:rsidRDefault="00B90D04" w:rsidP="00B43691">
      <w:pPr>
        <w:pStyle w:val="Normal1"/>
        <w:pBdr>
          <w:top w:val="nil"/>
          <w:left w:val="nil"/>
          <w:bottom w:val="nil"/>
          <w:right w:val="nil"/>
          <w:between w:val="nil"/>
        </w:pBdr>
        <w:contextualSpacing/>
        <w:rPr>
          <w:color w:val="000000"/>
        </w:rPr>
      </w:pPr>
      <w:r w:rsidRPr="00373474">
        <w:rPr>
          <w:color w:val="000000"/>
        </w:rPr>
        <w:t xml:space="preserve">NOTE: </w:t>
      </w:r>
      <w:r w:rsidR="00F24243" w:rsidRPr="00373474">
        <w:rPr>
          <w:color w:val="000000"/>
        </w:rPr>
        <w:t xml:space="preserve">Purified </w:t>
      </w:r>
      <w:r w:rsidRPr="00373474">
        <w:rPr>
          <w:color w:val="000000"/>
        </w:rPr>
        <w:t>l</w:t>
      </w:r>
      <w:r w:rsidR="00F24243" w:rsidRPr="00373474">
        <w:rPr>
          <w:color w:val="000000"/>
        </w:rPr>
        <w:t>aminin-111 is available commercially (typically purified from EHS matrix sold as Matrigel), but not all sources provide intact, nondegraded protein.</w:t>
      </w:r>
      <w:r w:rsidRPr="00373474">
        <w:rPr>
          <w:color w:val="000000"/>
        </w:rPr>
        <w:t xml:space="preserve"> </w:t>
      </w:r>
    </w:p>
    <w:p w14:paraId="1AAF4FA4" w14:textId="77777777" w:rsidR="00B90D04" w:rsidRPr="00373474" w:rsidRDefault="00B90D04" w:rsidP="00B43691">
      <w:pPr>
        <w:pStyle w:val="Normal1"/>
        <w:pBdr>
          <w:top w:val="nil"/>
          <w:left w:val="nil"/>
          <w:bottom w:val="nil"/>
          <w:right w:val="nil"/>
          <w:between w:val="nil"/>
        </w:pBdr>
        <w:contextualSpacing/>
        <w:rPr>
          <w:color w:val="000000"/>
        </w:rPr>
      </w:pPr>
    </w:p>
    <w:p w14:paraId="73727939" w14:textId="393E56BE" w:rsidR="00F24243" w:rsidRPr="00373474" w:rsidRDefault="00F24243" w:rsidP="00B43691">
      <w:pPr>
        <w:pStyle w:val="Normal1"/>
        <w:numPr>
          <w:ilvl w:val="1"/>
          <w:numId w:val="2"/>
        </w:numPr>
        <w:pBdr>
          <w:top w:val="nil"/>
          <w:left w:val="nil"/>
          <w:bottom w:val="nil"/>
          <w:right w:val="nil"/>
          <w:between w:val="nil"/>
        </w:pBdr>
        <w:ind w:left="0" w:firstLine="0"/>
        <w:contextualSpacing/>
        <w:rPr>
          <w:color w:val="000000"/>
        </w:rPr>
      </w:pPr>
      <w:r w:rsidRPr="00373474">
        <w:rPr>
          <w:color w:val="000000"/>
        </w:rPr>
        <w:t>Confirm that Ln1 is not degraded by sourcing Ln1 and running size exclusion chromatography</w:t>
      </w:r>
      <w:r w:rsidR="00D65EA1" w:rsidRPr="00373474">
        <w:rPr>
          <w:color w:val="000000"/>
        </w:rPr>
        <w:fldChar w:fldCharType="begin"/>
      </w:r>
      <w:r w:rsidR="008E5FC3" w:rsidRPr="00373474">
        <w:rPr>
          <w:color w:val="000000"/>
        </w:rPr>
        <w:instrText xml:space="preserve"> ADDIN EN.CITE &lt;EndNote&gt;&lt;Cite&gt;&lt;Author&gt;Walker&lt;/Author&gt;&lt;Year&gt;2002&lt;/Year&gt;&lt;RecNum&gt;879&lt;/RecNum&gt;&lt;DisplayText&gt;&lt;style face="superscript"&gt;26&lt;/style&gt;&lt;/DisplayText&gt;&lt;record&gt;&lt;rec-number&gt;879&lt;/rec-number&gt;&lt;foreign-keys&gt;&lt;key app="EN" db-id="wx9xtttegwpss0esssvx99r492dzrfv5f0ts" timestamp="1584049939"&gt;879&lt;/key&gt;&lt;/foreign-keys&gt;&lt;ref-type name="Book Section"&gt;5&lt;/ref-type&gt;&lt;contributors&gt;&lt;authors&gt;&lt;author&gt;Walker, John M.&lt;/author&gt;&lt;/authors&gt;&lt;secondary-authors&gt;&lt;author&gt;Walker, John M.&lt;/author&gt;&lt;/secondary-authors&gt;&lt;/contributors&gt;&lt;titles&gt;&lt;title&gt;SDS Polyacrylamide Gel Electrophoresis of Proteins&lt;/title&gt;&lt;secondary-title&gt;The Protein Protocols Handbook&lt;/secondary-title&gt;&lt;/titles&gt;&lt;pages&gt;61-67&lt;/pages&gt;&lt;dates&gt;&lt;year&gt;2002&lt;/year&gt;&lt;pub-dates&gt;&lt;date&gt;2002//&lt;/date&gt;&lt;/pub-dates&gt;&lt;/dates&gt;&lt;pub-location&gt;Totowa, NJ&lt;/pub-location&gt;&lt;publisher&gt;Humana Press&lt;/publisher&gt;&lt;isbn&gt;978-1-59259-169-5&lt;/isbn&gt;&lt;urls&gt;&lt;related-urls&gt;&lt;url&gt;https://doi.org/10.1385/1-59259-169-8:61&lt;/url&gt;&lt;/related-urls&gt;&lt;/urls&gt;&lt;electronic-resource-num&gt;10.1385/1-59259-169-8:61&lt;/electronic-resource-num&gt;&lt;/record&gt;&lt;/Cite&gt;&lt;/EndNote&gt;</w:instrText>
      </w:r>
      <w:r w:rsidR="00D65EA1" w:rsidRPr="00373474">
        <w:rPr>
          <w:color w:val="000000"/>
        </w:rPr>
        <w:fldChar w:fldCharType="separate"/>
      </w:r>
      <w:r w:rsidR="008E5FC3" w:rsidRPr="00373474">
        <w:rPr>
          <w:noProof/>
          <w:color w:val="000000"/>
          <w:vertAlign w:val="superscript"/>
        </w:rPr>
        <w:t>26</w:t>
      </w:r>
      <w:r w:rsidR="00D65EA1" w:rsidRPr="00373474">
        <w:rPr>
          <w:color w:val="000000"/>
        </w:rPr>
        <w:fldChar w:fldCharType="end"/>
      </w:r>
      <w:r w:rsidRPr="00373474">
        <w:rPr>
          <w:color w:val="000000"/>
        </w:rPr>
        <w:t xml:space="preserve"> or polyacrylamide gel electrophoresis</w:t>
      </w:r>
      <w:r w:rsidR="00D65EA1" w:rsidRPr="00373474">
        <w:rPr>
          <w:color w:val="000000"/>
        </w:rPr>
        <w:fldChar w:fldCharType="begin"/>
      </w:r>
      <w:r w:rsidR="008E5FC3" w:rsidRPr="00373474">
        <w:rPr>
          <w:color w:val="000000"/>
        </w:rPr>
        <w:instrText xml:space="preserve"> ADDIN EN.CITE &lt;EndNote&gt;&lt;Cite&gt;&lt;Author&gt;Walker&lt;/Author&gt;&lt;Year&gt;2002&lt;/Year&gt;&lt;RecNum&gt;879&lt;/RecNum&gt;&lt;DisplayText&gt;&lt;style face="superscript"&gt;26&lt;/style&gt;&lt;/DisplayText&gt;&lt;record&gt;&lt;rec-number&gt;879&lt;/rec-number&gt;&lt;foreign-keys&gt;&lt;key app="EN" db-id="wx9xtttegwpss0esssvx99r492dzrfv5f0ts" timestamp="1584049939"&gt;879&lt;/key&gt;&lt;/foreign-keys&gt;&lt;ref-type name="Book Section"&gt;5&lt;/ref-type&gt;&lt;contributors&gt;&lt;authors&gt;&lt;author&gt;Walker, John M.&lt;/author&gt;&lt;/authors&gt;&lt;secondary-authors&gt;&lt;author&gt;Walker, John M.&lt;/author&gt;&lt;/secondary-authors&gt;&lt;/contributors&gt;&lt;titles&gt;&lt;title&gt;SDS Polyacrylamide Gel Electrophoresis of Proteins&lt;/title&gt;&lt;secondary-title&gt;The Protein Protocols Handbook&lt;/secondary-title&gt;&lt;/titles&gt;&lt;pages&gt;61-67&lt;/pages&gt;&lt;dates&gt;&lt;year&gt;2002&lt;/year&gt;&lt;pub-dates&gt;&lt;date&gt;2002//&lt;/date&gt;&lt;/pub-dates&gt;&lt;/dates&gt;&lt;pub-location&gt;Totowa, NJ&lt;/pub-location&gt;&lt;publisher&gt;Humana Press&lt;/publisher&gt;&lt;isbn&gt;978-1-59259-169-5&lt;/isbn&gt;&lt;urls&gt;&lt;related-urls&gt;&lt;url&gt;https://doi.org/10.1385/1-59259-169-8:61&lt;/url&gt;&lt;/related-urls&gt;&lt;/urls&gt;&lt;electronic-resource-num&gt;10.1385/1-59259-169-8:61&lt;/electronic-resource-num&gt;&lt;/record&gt;&lt;/Cite&gt;&lt;/EndNote&gt;</w:instrText>
      </w:r>
      <w:r w:rsidR="00D65EA1" w:rsidRPr="00373474">
        <w:rPr>
          <w:color w:val="000000"/>
        </w:rPr>
        <w:fldChar w:fldCharType="separate"/>
      </w:r>
      <w:r w:rsidR="008E5FC3" w:rsidRPr="00373474">
        <w:rPr>
          <w:noProof/>
          <w:color w:val="000000"/>
          <w:vertAlign w:val="superscript"/>
        </w:rPr>
        <w:t>26</w:t>
      </w:r>
      <w:r w:rsidR="00D65EA1" w:rsidRPr="00373474">
        <w:rPr>
          <w:color w:val="000000"/>
        </w:rPr>
        <w:fldChar w:fldCharType="end"/>
      </w:r>
      <w:r w:rsidRPr="00373474">
        <w:rPr>
          <w:color w:val="000000"/>
        </w:rPr>
        <w:t xml:space="preserve">. Denatured Ln1 should have bands at </w:t>
      </w:r>
      <w:r w:rsidRPr="00373474">
        <w:rPr>
          <w:color w:val="000000"/>
        </w:rPr>
        <w:lastRenderedPageBreak/>
        <w:t xml:space="preserve">337 </w:t>
      </w:r>
      <w:r w:rsidR="00B90D04" w:rsidRPr="00373474">
        <w:rPr>
          <w:color w:val="000000"/>
        </w:rPr>
        <w:t>k</w:t>
      </w:r>
      <w:r w:rsidRPr="00373474">
        <w:rPr>
          <w:color w:val="000000"/>
        </w:rPr>
        <w:t xml:space="preserve">Da, 197 </w:t>
      </w:r>
      <w:r w:rsidR="00B90D04" w:rsidRPr="00373474">
        <w:rPr>
          <w:color w:val="000000"/>
        </w:rPr>
        <w:t>k</w:t>
      </w:r>
      <w:r w:rsidRPr="00373474">
        <w:rPr>
          <w:color w:val="000000"/>
        </w:rPr>
        <w:t xml:space="preserve">Da and 177 </w:t>
      </w:r>
      <w:r w:rsidR="00B90D04" w:rsidRPr="00373474">
        <w:rPr>
          <w:color w:val="000000"/>
        </w:rPr>
        <w:t>k</w:t>
      </w:r>
      <w:r w:rsidRPr="00373474">
        <w:rPr>
          <w:color w:val="000000"/>
        </w:rPr>
        <w:t xml:space="preserve">Da, and native Ln1 should have a single band at 711 </w:t>
      </w:r>
      <w:r w:rsidR="00B90D04" w:rsidRPr="00373474">
        <w:rPr>
          <w:color w:val="000000"/>
        </w:rPr>
        <w:t>k</w:t>
      </w:r>
      <w:r w:rsidRPr="00373474">
        <w:rPr>
          <w:color w:val="000000"/>
        </w:rPr>
        <w:t>Da.</w:t>
      </w:r>
    </w:p>
    <w:p w14:paraId="64D6F737" w14:textId="77777777" w:rsidR="00B90D04" w:rsidRPr="00373474" w:rsidRDefault="00B90D04" w:rsidP="00B43691">
      <w:pPr>
        <w:pStyle w:val="Normal1"/>
        <w:pBdr>
          <w:top w:val="nil"/>
          <w:left w:val="nil"/>
          <w:bottom w:val="nil"/>
          <w:right w:val="nil"/>
          <w:between w:val="nil"/>
        </w:pBdr>
        <w:contextualSpacing/>
        <w:rPr>
          <w:color w:val="000000"/>
        </w:rPr>
      </w:pPr>
    </w:p>
    <w:p w14:paraId="09A178B8" w14:textId="6E238FF9" w:rsidR="00F24243" w:rsidRPr="00373474" w:rsidRDefault="00F24243" w:rsidP="00B43691">
      <w:pPr>
        <w:pStyle w:val="Normal1"/>
        <w:numPr>
          <w:ilvl w:val="1"/>
          <w:numId w:val="2"/>
        </w:numPr>
        <w:pBdr>
          <w:top w:val="nil"/>
          <w:left w:val="nil"/>
          <w:bottom w:val="nil"/>
          <w:right w:val="nil"/>
          <w:between w:val="nil"/>
        </w:pBdr>
        <w:ind w:left="0" w:firstLine="0"/>
        <w:contextualSpacing/>
        <w:rPr>
          <w:color w:val="000000"/>
        </w:rPr>
      </w:pPr>
      <w:r w:rsidRPr="00373474">
        <w:rPr>
          <w:color w:val="000000"/>
          <w:highlight w:val="yellow"/>
        </w:rPr>
        <w:t xml:space="preserve">Thaw Ln1 on ice in </w:t>
      </w:r>
      <w:r w:rsidR="00EB2FE4" w:rsidRPr="00373474">
        <w:rPr>
          <w:color w:val="000000"/>
          <w:highlight w:val="yellow"/>
        </w:rPr>
        <w:t xml:space="preserve">a </w:t>
      </w:r>
      <w:r w:rsidRPr="00373474">
        <w:rPr>
          <w:color w:val="000000"/>
          <w:highlight w:val="yellow"/>
        </w:rPr>
        <w:t xml:space="preserve">refrigerator overnight, </w:t>
      </w:r>
      <w:r w:rsidR="00EB2FE4" w:rsidRPr="00373474">
        <w:rPr>
          <w:color w:val="000000"/>
          <w:highlight w:val="yellow"/>
        </w:rPr>
        <w:t xml:space="preserve">and </w:t>
      </w:r>
      <w:r w:rsidRPr="00373474">
        <w:rPr>
          <w:color w:val="000000"/>
          <w:highlight w:val="yellow"/>
        </w:rPr>
        <w:t xml:space="preserve">aliquot into low protein binding microcentrifuge tubes (typically aliquot at </w:t>
      </w:r>
      <w:r w:rsidR="00504BDD" w:rsidRPr="00373474">
        <w:rPr>
          <w:color w:val="000000"/>
          <w:highlight w:val="yellow"/>
        </w:rPr>
        <w:t>10</w:t>
      </w:r>
      <w:r w:rsidRPr="00373474">
        <w:rPr>
          <w:color w:val="000000"/>
          <w:highlight w:val="yellow"/>
        </w:rPr>
        <w:t>0 µg/tube for</w:t>
      </w:r>
      <w:r w:rsidR="00504BDD" w:rsidRPr="00373474">
        <w:rPr>
          <w:color w:val="000000"/>
          <w:highlight w:val="yellow"/>
        </w:rPr>
        <w:t xml:space="preserve"> culture overlays, or 10</w:t>
      </w:r>
      <w:r w:rsidR="00050BAC" w:rsidRPr="00373474">
        <w:rPr>
          <w:color w:val="000000"/>
          <w:highlight w:val="yellow"/>
        </w:rPr>
        <w:t xml:space="preserve"> </w:t>
      </w:r>
      <w:r w:rsidR="00EB2FE4" w:rsidRPr="00373474">
        <w:rPr>
          <w:color w:val="000000"/>
          <w:highlight w:val="yellow"/>
        </w:rPr>
        <w:t>µ</w:t>
      </w:r>
      <w:r w:rsidR="00504BDD" w:rsidRPr="00373474">
        <w:rPr>
          <w:color w:val="000000"/>
          <w:highlight w:val="yellow"/>
        </w:rPr>
        <w:t>g for coatings</w:t>
      </w:r>
      <w:r w:rsidRPr="00373474">
        <w:rPr>
          <w:color w:val="000000"/>
          <w:highlight w:val="yellow"/>
        </w:rPr>
        <w:t>) using low protein binding tips and sterile technique</w:t>
      </w:r>
      <w:r w:rsidR="00EB2FE4" w:rsidRPr="00373474">
        <w:rPr>
          <w:color w:val="000000"/>
          <w:highlight w:val="yellow"/>
        </w:rPr>
        <w:fldChar w:fldCharType="begin"/>
      </w:r>
      <w:r w:rsidR="00EB2FE4" w:rsidRPr="00373474">
        <w:rPr>
          <w:color w:val="000000"/>
          <w:highlight w:val="yellow"/>
        </w:rPr>
        <w:instrText xml:space="preserve"> ADDIN EN.CITE &lt;EndNote&gt;&lt;Cite&gt;&lt;Author&gt;Freshney&lt;/Author&gt;&lt;Year&gt;2016&lt;/Year&gt;&lt;RecNum&gt;880&lt;/RecNum&gt;&lt;DisplayText&gt;&lt;style face="superscript"&gt;27&lt;/style&gt;&lt;/DisplayText&gt;&lt;record&gt;&lt;rec-number&gt;880&lt;/rec-number&gt;&lt;foreign-keys&gt;&lt;key app="EN" db-id="wx9xtttegwpss0esssvx99r492dzrfv5f0ts" timestamp="1584050633"&gt;880&lt;/key&gt;&lt;/foreign-keys&gt;&lt;ref-type name="Book"&gt;6&lt;/ref-type&gt;&lt;contributors&gt;&lt;authors&gt;&lt;author&gt;R. Ian Freshney&lt;/author&gt;&lt;/authors&gt;&lt;/contributors&gt;&lt;titles&gt;&lt;title&gt;Culture of Animal Cells: A Manual of Basic Techniques&lt;/title&gt;&lt;/titles&gt;&lt;edition&gt;7th edition&lt;/edition&gt;&lt;dates&gt;&lt;year&gt;2016&lt;/year&gt;&lt;/dates&gt;&lt;pub-location&gt;Hoboken, New Jersey&lt;/pub-location&gt;&lt;publisher&gt;John Wiley and Sons&lt;/publisher&gt;&lt;isbn&gt;978-1-118-87365-6&lt;/isbn&gt;&lt;urls&gt;&lt;/urls&gt;&lt;/record&gt;&lt;/Cite&gt;&lt;/EndNote&gt;</w:instrText>
      </w:r>
      <w:r w:rsidR="00EB2FE4" w:rsidRPr="00373474">
        <w:rPr>
          <w:color w:val="000000"/>
          <w:highlight w:val="yellow"/>
        </w:rPr>
        <w:fldChar w:fldCharType="separate"/>
      </w:r>
      <w:r w:rsidR="00EB2FE4" w:rsidRPr="00373474">
        <w:rPr>
          <w:noProof/>
          <w:color w:val="000000"/>
          <w:highlight w:val="yellow"/>
          <w:vertAlign w:val="superscript"/>
        </w:rPr>
        <w:t>27</w:t>
      </w:r>
      <w:r w:rsidR="00EB2FE4" w:rsidRPr="00373474">
        <w:rPr>
          <w:color w:val="000000"/>
          <w:highlight w:val="yellow"/>
        </w:rPr>
        <w:fldChar w:fldCharType="end"/>
      </w:r>
      <w:r w:rsidRPr="00373474">
        <w:rPr>
          <w:color w:val="000000"/>
          <w:highlight w:val="yellow"/>
        </w:rPr>
        <w:t>.</w:t>
      </w:r>
      <w:r w:rsidR="00B90D04" w:rsidRPr="00373474">
        <w:rPr>
          <w:color w:val="000000"/>
          <w:highlight w:val="yellow"/>
        </w:rPr>
        <w:t xml:space="preserve"> </w:t>
      </w:r>
      <w:r w:rsidRPr="00373474">
        <w:rPr>
          <w:color w:val="000000"/>
          <w:highlight w:val="yellow"/>
        </w:rPr>
        <w:t>Freeze aliquots and store at -80</w:t>
      </w:r>
      <w:r w:rsidR="00B90D04" w:rsidRPr="00373474">
        <w:rPr>
          <w:color w:val="000000"/>
          <w:highlight w:val="yellow"/>
        </w:rPr>
        <w:t xml:space="preserve"> </w:t>
      </w:r>
      <w:r w:rsidRPr="00373474">
        <w:rPr>
          <w:color w:val="000000"/>
          <w:highlight w:val="yellow"/>
        </w:rPr>
        <w:t xml:space="preserve">°C. </w:t>
      </w:r>
    </w:p>
    <w:p w14:paraId="62192B13" w14:textId="77777777" w:rsidR="00B90D04" w:rsidRPr="00373474" w:rsidRDefault="00B90D04" w:rsidP="00B43691">
      <w:pPr>
        <w:pStyle w:val="Normal1"/>
        <w:pBdr>
          <w:top w:val="nil"/>
          <w:left w:val="nil"/>
          <w:bottom w:val="nil"/>
          <w:right w:val="nil"/>
          <w:between w:val="nil"/>
        </w:pBdr>
        <w:contextualSpacing/>
        <w:rPr>
          <w:color w:val="000000"/>
        </w:rPr>
      </w:pPr>
    </w:p>
    <w:p w14:paraId="12A0EBCF" w14:textId="5285DADF" w:rsidR="00F24243" w:rsidRPr="00373474" w:rsidRDefault="00F24243" w:rsidP="00B43691">
      <w:pPr>
        <w:pStyle w:val="Normal1"/>
        <w:numPr>
          <w:ilvl w:val="0"/>
          <w:numId w:val="1"/>
        </w:numPr>
        <w:pBdr>
          <w:top w:val="nil"/>
          <w:left w:val="nil"/>
          <w:bottom w:val="nil"/>
          <w:right w:val="nil"/>
          <w:between w:val="nil"/>
        </w:pBdr>
        <w:ind w:left="0" w:firstLine="0"/>
        <w:contextualSpacing/>
        <w:rPr>
          <w:color w:val="000000"/>
        </w:rPr>
      </w:pPr>
      <w:r w:rsidRPr="00373474">
        <w:rPr>
          <w:b/>
          <w:color w:val="000000"/>
        </w:rPr>
        <w:t>Laminin polymerization using low pH buffers</w:t>
      </w:r>
    </w:p>
    <w:p w14:paraId="742A89F4" w14:textId="77777777" w:rsidR="00EB2FE4" w:rsidRPr="00373474" w:rsidRDefault="00EB2FE4" w:rsidP="00B43691">
      <w:pPr>
        <w:pStyle w:val="Normal1"/>
        <w:pBdr>
          <w:top w:val="nil"/>
          <w:left w:val="nil"/>
          <w:bottom w:val="nil"/>
          <w:right w:val="nil"/>
          <w:between w:val="nil"/>
        </w:pBdr>
        <w:contextualSpacing/>
        <w:rPr>
          <w:color w:val="000000"/>
        </w:rPr>
      </w:pPr>
    </w:p>
    <w:p w14:paraId="42832A2F" w14:textId="2105E99B" w:rsidR="00F24243" w:rsidRPr="00373474" w:rsidRDefault="00F24243" w:rsidP="00B43691">
      <w:pPr>
        <w:pStyle w:val="Normal1"/>
        <w:numPr>
          <w:ilvl w:val="1"/>
          <w:numId w:val="3"/>
        </w:numPr>
        <w:pBdr>
          <w:top w:val="nil"/>
          <w:left w:val="nil"/>
          <w:bottom w:val="nil"/>
          <w:right w:val="nil"/>
          <w:between w:val="nil"/>
        </w:pBdr>
        <w:ind w:left="0" w:firstLine="0"/>
        <w:contextualSpacing/>
        <w:rPr>
          <w:color w:val="000000"/>
        </w:rPr>
      </w:pPr>
      <w:r w:rsidRPr="00373474">
        <w:rPr>
          <w:color w:val="000000"/>
          <w:highlight w:val="yellow"/>
        </w:rPr>
        <w:t>Make polyLM polymerization buffer: Weigh out and mix 1 mM CaCl</w:t>
      </w:r>
      <w:r w:rsidRPr="00373474">
        <w:rPr>
          <w:color w:val="000000"/>
          <w:highlight w:val="yellow"/>
          <w:vertAlign w:val="subscript"/>
        </w:rPr>
        <w:t>2</w:t>
      </w:r>
      <w:r w:rsidRPr="00373474">
        <w:rPr>
          <w:color w:val="000000"/>
          <w:highlight w:val="yellow"/>
        </w:rPr>
        <w:t xml:space="preserve"> and 20 mM sodium acetate in ultrapure water</w:t>
      </w:r>
      <w:r w:rsidR="00EB2FE4" w:rsidRPr="00373474">
        <w:rPr>
          <w:color w:val="000000"/>
          <w:highlight w:val="yellow"/>
        </w:rPr>
        <w:t>. T</w:t>
      </w:r>
      <w:r w:rsidRPr="00373474">
        <w:rPr>
          <w:color w:val="000000"/>
          <w:highlight w:val="yellow"/>
        </w:rPr>
        <w:t>hen adjust the pH to 4.0, using HCl or acetic acid.</w:t>
      </w:r>
      <w:r w:rsidR="00B90D04" w:rsidRPr="00373474">
        <w:rPr>
          <w:color w:val="000000"/>
          <w:highlight w:val="yellow"/>
        </w:rPr>
        <w:t xml:space="preserve"> </w:t>
      </w:r>
      <w:r w:rsidRPr="00373474">
        <w:rPr>
          <w:color w:val="000000"/>
          <w:highlight w:val="yellow"/>
        </w:rPr>
        <w:t>Sterile filter through 0.2 µm filter, and store at 4</w:t>
      </w:r>
      <w:r w:rsidR="00EB2FE4" w:rsidRPr="00373474">
        <w:rPr>
          <w:color w:val="000000"/>
          <w:highlight w:val="yellow"/>
        </w:rPr>
        <w:t xml:space="preserve"> </w:t>
      </w:r>
      <w:r w:rsidRPr="00373474">
        <w:rPr>
          <w:color w:val="000000"/>
          <w:highlight w:val="yellow"/>
        </w:rPr>
        <w:t xml:space="preserve">°C. </w:t>
      </w:r>
    </w:p>
    <w:p w14:paraId="56496F60" w14:textId="77777777" w:rsidR="00EB2FE4" w:rsidRPr="00373474" w:rsidRDefault="00EB2FE4" w:rsidP="00B43691">
      <w:pPr>
        <w:pStyle w:val="Normal1"/>
        <w:pBdr>
          <w:top w:val="nil"/>
          <w:left w:val="nil"/>
          <w:bottom w:val="nil"/>
          <w:right w:val="nil"/>
          <w:between w:val="nil"/>
        </w:pBdr>
        <w:contextualSpacing/>
        <w:rPr>
          <w:color w:val="000000"/>
        </w:rPr>
      </w:pPr>
    </w:p>
    <w:p w14:paraId="18FC5EC0" w14:textId="5131DB49" w:rsidR="00EB2FE4" w:rsidRPr="00373474" w:rsidRDefault="00F24243" w:rsidP="00B43691">
      <w:pPr>
        <w:pStyle w:val="Normal1"/>
        <w:numPr>
          <w:ilvl w:val="1"/>
          <w:numId w:val="3"/>
        </w:numPr>
        <w:pBdr>
          <w:top w:val="nil"/>
          <w:left w:val="nil"/>
          <w:bottom w:val="nil"/>
          <w:right w:val="nil"/>
          <w:between w:val="nil"/>
        </w:pBdr>
        <w:ind w:left="0" w:firstLine="0"/>
        <w:contextualSpacing/>
        <w:rPr>
          <w:color w:val="000000"/>
        </w:rPr>
      </w:pPr>
      <w:r w:rsidRPr="00373474">
        <w:rPr>
          <w:color w:val="000000"/>
          <w:highlight w:val="yellow"/>
        </w:rPr>
        <w:t>Make control polymerization buffer: Mix 1</w:t>
      </w:r>
      <w:r w:rsidR="00EB2FE4" w:rsidRPr="00373474">
        <w:rPr>
          <w:color w:val="000000"/>
          <w:highlight w:val="yellow"/>
        </w:rPr>
        <w:t xml:space="preserve"> </w:t>
      </w:r>
      <w:r w:rsidRPr="00373474">
        <w:rPr>
          <w:color w:val="000000"/>
          <w:highlight w:val="yellow"/>
        </w:rPr>
        <w:t>mM CalCl</w:t>
      </w:r>
      <w:r w:rsidRPr="00373474">
        <w:rPr>
          <w:color w:val="000000"/>
          <w:highlight w:val="yellow"/>
          <w:vertAlign w:val="subscript"/>
        </w:rPr>
        <w:t>2</w:t>
      </w:r>
      <w:r w:rsidRPr="00373474">
        <w:rPr>
          <w:color w:val="000000"/>
          <w:highlight w:val="yellow"/>
        </w:rPr>
        <w:t xml:space="preserve"> and 20</w:t>
      </w:r>
      <w:r w:rsidR="00EB2FE4" w:rsidRPr="00373474">
        <w:rPr>
          <w:color w:val="000000"/>
          <w:highlight w:val="yellow"/>
        </w:rPr>
        <w:t xml:space="preserve"> </w:t>
      </w:r>
      <w:r w:rsidRPr="00373474">
        <w:rPr>
          <w:color w:val="000000"/>
          <w:highlight w:val="yellow"/>
        </w:rPr>
        <w:t>mM Tris and adjust the pH to 7.0, using 10 N HCl or 12 N NaOH as necessary. Sterile filter through 0.2 µm filter, and store at 4</w:t>
      </w:r>
      <w:r w:rsidR="00EB2FE4" w:rsidRPr="00373474">
        <w:rPr>
          <w:color w:val="000000"/>
          <w:highlight w:val="yellow"/>
        </w:rPr>
        <w:t xml:space="preserve"> </w:t>
      </w:r>
      <w:r w:rsidRPr="00373474">
        <w:rPr>
          <w:color w:val="000000"/>
          <w:highlight w:val="yellow"/>
        </w:rPr>
        <w:t xml:space="preserve">°C. </w:t>
      </w:r>
    </w:p>
    <w:p w14:paraId="2B84AEE4" w14:textId="77777777" w:rsidR="00EB2FE4" w:rsidRPr="00373474" w:rsidRDefault="00EB2FE4" w:rsidP="00B43691">
      <w:pPr>
        <w:pStyle w:val="ListParagraph"/>
        <w:ind w:left="0"/>
        <w:rPr>
          <w:color w:val="000000"/>
        </w:rPr>
      </w:pPr>
    </w:p>
    <w:p w14:paraId="0182ABDC" w14:textId="4AE1FA46" w:rsidR="00EB2FE4" w:rsidRPr="00373474" w:rsidRDefault="00EB2FE4" w:rsidP="00B43691">
      <w:pPr>
        <w:pStyle w:val="Normal1"/>
        <w:pBdr>
          <w:top w:val="nil"/>
          <w:left w:val="nil"/>
          <w:bottom w:val="nil"/>
          <w:right w:val="nil"/>
          <w:between w:val="nil"/>
        </w:pBdr>
        <w:contextualSpacing/>
        <w:rPr>
          <w:color w:val="000000"/>
        </w:rPr>
      </w:pPr>
      <w:r w:rsidRPr="00373474">
        <w:rPr>
          <w:color w:val="000000"/>
        </w:rPr>
        <w:t>NOTE</w:t>
      </w:r>
      <w:r w:rsidR="00F24243" w:rsidRPr="00373474">
        <w:rPr>
          <w:color w:val="000000"/>
        </w:rPr>
        <w:t xml:space="preserve">: Protocol can be paused here. </w:t>
      </w:r>
    </w:p>
    <w:p w14:paraId="5BAFF45B" w14:textId="77777777" w:rsidR="00EB2FE4" w:rsidRPr="00373474" w:rsidRDefault="00EB2FE4" w:rsidP="00B43691">
      <w:pPr>
        <w:pStyle w:val="Normal1"/>
        <w:pBdr>
          <w:top w:val="nil"/>
          <w:left w:val="nil"/>
          <w:bottom w:val="nil"/>
          <w:right w:val="nil"/>
          <w:between w:val="nil"/>
        </w:pBdr>
        <w:contextualSpacing/>
        <w:rPr>
          <w:color w:val="000000"/>
        </w:rPr>
      </w:pPr>
    </w:p>
    <w:p w14:paraId="484007B3" w14:textId="1A9E2F79" w:rsidR="00F24243" w:rsidRPr="00373474" w:rsidRDefault="00F24243" w:rsidP="00B43691">
      <w:pPr>
        <w:pStyle w:val="Normal1"/>
        <w:numPr>
          <w:ilvl w:val="1"/>
          <w:numId w:val="3"/>
        </w:numPr>
        <w:pBdr>
          <w:top w:val="nil"/>
          <w:left w:val="nil"/>
          <w:bottom w:val="nil"/>
          <w:right w:val="nil"/>
          <w:between w:val="nil"/>
        </w:pBdr>
        <w:ind w:left="0" w:firstLine="0"/>
        <w:contextualSpacing/>
        <w:rPr>
          <w:color w:val="000000"/>
        </w:rPr>
      </w:pPr>
      <w:r w:rsidRPr="00373474">
        <w:rPr>
          <w:color w:val="000000"/>
          <w:highlight w:val="yellow"/>
        </w:rPr>
        <w:t xml:space="preserve">Thaw </w:t>
      </w:r>
      <w:r w:rsidR="00EB2FE4" w:rsidRPr="00373474">
        <w:rPr>
          <w:color w:val="000000"/>
          <w:highlight w:val="yellow"/>
        </w:rPr>
        <w:t xml:space="preserve">the </w:t>
      </w:r>
      <w:r w:rsidRPr="00373474">
        <w:rPr>
          <w:color w:val="000000"/>
          <w:highlight w:val="yellow"/>
        </w:rPr>
        <w:t xml:space="preserve">needed number of Ln-1 aliquots in </w:t>
      </w:r>
      <w:r w:rsidR="00A24FA3" w:rsidRPr="00373474">
        <w:rPr>
          <w:color w:val="000000"/>
          <w:highlight w:val="yellow"/>
        </w:rPr>
        <w:t xml:space="preserve">a </w:t>
      </w:r>
      <w:r w:rsidRPr="00373474">
        <w:rPr>
          <w:color w:val="000000"/>
          <w:highlight w:val="yellow"/>
        </w:rPr>
        <w:t xml:space="preserve">refrigerator overnight. </w:t>
      </w:r>
    </w:p>
    <w:p w14:paraId="2758061D" w14:textId="77777777" w:rsidR="00EB2FE4" w:rsidRPr="00373474" w:rsidRDefault="00EB2FE4" w:rsidP="00B43691">
      <w:pPr>
        <w:pStyle w:val="Normal1"/>
        <w:pBdr>
          <w:top w:val="nil"/>
          <w:left w:val="nil"/>
          <w:bottom w:val="nil"/>
          <w:right w:val="nil"/>
          <w:between w:val="nil"/>
        </w:pBdr>
        <w:contextualSpacing/>
        <w:rPr>
          <w:color w:val="000000"/>
        </w:rPr>
      </w:pPr>
    </w:p>
    <w:p w14:paraId="5B743C10" w14:textId="009F8E4E" w:rsidR="00F24243" w:rsidRPr="00373474" w:rsidRDefault="00F24243" w:rsidP="00B43691">
      <w:pPr>
        <w:pStyle w:val="Normal1"/>
        <w:numPr>
          <w:ilvl w:val="1"/>
          <w:numId w:val="3"/>
        </w:numPr>
        <w:pBdr>
          <w:top w:val="nil"/>
          <w:left w:val="nil"/>
          <w:bottom w:val="nil"/>
          <w:right w:val="nil"/>
          <w:between w:val="nil"/>
        </w:pBdr>
        <w:ind w:left="0" w:firstLine="0"/>
        <w:contextualSpacing/>
        <w:rPr>
          <w:color w:val="000000"/>
        </w:rPr>
      </w:pPr>
      <w:r w:rsidRPr="00373474">
        <w:rPr>
          <w:color w:val="000000"/>
          <w:highlight w:val="yellow"/>
        </w:rPr>
        <w:t xml:space="preserve">Using sterile cell culture technique, add </w:t>
      </w:r>
      <w:r w:rsidR="007143D7" w:rsidRPr="00373474">
        <w:rPr>
          <w:color w:val="000000"/>
          <w:highlight w:val="yellow"/>
        </w:rPr>
        <w:t xml:space="preserve">the </w:t>
      </w:r>
      <w:r w:rsidRPr="00373474">
        <w:rPr>
          <w:color w:val="000000"/>
          <w:highlight w:val="yellow"/>
        </w:rPr>
        <w:t>appropriate buffer</w:t>
      </w:r>
      <w:r w:rsidR="007143D7" w:rsidRPr="00373474">
        <w:rPr>
          <w:color w:val="000000"/>
          <w:highlight w:val="yellow"/>
        </w:rPr>
        <w:t xml:space="preserve"> (either polyLM polymerization buffer from step 2.1 or control polymerization buffer from step 2.2)</w:t>
      </w:r>
      <w:r w:rsidRPr="00373474">
        <w:rPr>
          <w:color w:val="000000"/>
          <w:highlight w:val="yellow"/>
        </w:rPr>
        <w:t xml:space="preserve"> to laminin aliquots at a final concentration of 100 µg</w:t>
      </w:r>
      <w:r w:rsidR="00EB2FE4" w:rsidRPr="00373474">
        <w:rPr>
          <w:color w:val="000000"/>
          <w:highlight w:val="yellow"/>
        </w:rPr>
        <w:t>/mL</w:t>
      </w:r>
      <w:r w:rsidRPr="00373474">
        <w:rPr>
          <w:color w:val="000000"/>
          <w:highlight w:val="yellow"/>
        </w:rPr>
        <w:t xml:space="preserve"> (i.e. add 0.5</w:t>
      </w:r>
      <w:r w:rsidR="00EB2FE4" w:rsidRPr="00373474">
        <w:rPr>
          <w:color w:val="000000"/>
          <w:highlight w:val="yellow"/>
        </w:rPr>
        <w:t xml:space="preserve"> mL</w:t>
      </w:r>
      <w:r w:rsidRPr="00373474">
        <w:rPr>
          <w:color w:val="000000"/>
          <w:highlight w:val="yellow"/>
        </w:rPr>
        <w:t xml:space="preserve"> to 50 µg aliquots) and mix gently by pipetting.</w:t>
      </w:r>
    </w:p>
    <w:p w14:paraId="7E939730" w14:textId="77777777" w:rsidR="00EB2FE4" w:rsidRPr="00373474" w:rsidRDefault="00EB2FE4" w:rsidP="00B43691">
      <w:pPr>
        <w:pStyle w:val="Normal1"/>
        <w:pBdr>
          <w:top w:val="nil"/>
          <w:left w:val="nil"/>
          <w:bottom w:val="nil"/>
          <w:right w:val="nil"/>
          <w:between w:val="nil"/>
        </w:pBdr>
        <w:contextualSpacing/>
        <w:rPr>
          <w:color w:val="000000"/>
        </w:rPr>
      </w:pPr>
    </w:p>
    <w:p w14:paraId="15310A15" w14:textId="77777777" w:rsidR="00F24243" w:rsidRPr="00373474" w:rsidRDefault="00F24243" w:rsidP="00B43691">
      <w:pPr>
        <w:pStyle w:val="Normal1"/>
        <w:numPr>
          <w:ilvl w:val="1"/>
          <w:numId w:val="3"/>
        </w:numPr>
        <w:pBdr>
          <w:top w:val="nil"/>
          <w:left w:val="nil"/>
          <w:bottom w:val="nil"/>
          <w:right w:val="nil"/>
          <w:between w:val="nil"/>
        </w:pBdr>
        <w:ind w:left="0" w:firstLine="0"/>
        <w:contextualSpacing/>
        <w:rPr>
          <w:color w:val="000000"/>
        </w:rPr>
      </w:pPr>
      <w:r w:rsidRPr="00373474">
        <w:rPr>
          <w:color w:val="000000"/>
          <w:highlight w:val="yellow"/>
        </w:rPr>
        <w:t>If using fluorescently tagged laminin for visualization, reconstitute and add at 1:50 wt/wt ratio (e.g. 2 µg/100 µg) and mix gently by pipetting.</w:t>
      </w:r>
    </w:p>
    <w:p w14:paraId="155C7A0F" w14:textId="77777777" w:rsidR="00F24243" w:rsidRPr="00373474" w:rsidRDefault="00F24243" w:rsidP="00B43691">
      <w:pPr>
        <w:pStyle w:val="Normal1"/>
        <w:pBdr>
          <w:top w:val="nil"/>
          <w:left w:val="nil"/>
          <w:bottom w:val="nil"/>
          <w:right w:val="nil"/>
          <w:between w:val="nil"/>
        </w:pBdr>
        <w:contextualSpacing/>
        <w:rPr>
          <w:color w:val="000000"/>
        </w:rPr>
      </w:pPr>
    </w:p>
    <w:p w14:paraId="17C34E4B" w14:textId="29B4D486" w:rsidR="00F24243" w:rsidRPr="00373474" w:rsidRDefault="00EB2FE4" w:rsidP="00B43691">
      <w:pPr>
        <w:pStyle w:val="Normal1"/>
        <w:pBdr>
          <w:top w:val="nil"/>
          <w:left w:val="nil"/>
          <w:bottom w:val="nil"/>
          <w:right w:val="nil"/>
          <w:between w:val="nil"/>
        </w:pBdr>
        <w:contextualSpacing/>
        <w:rPr>
          <w:color w:val="000000"/>
        </w:rPr>
      </w:pPr>
      <w:r w:rsidRPr="00373474">
        <w:rPr>
          <w:color w:val="000000"/>
        </w:rPr>
        <w:t xml:space="preserve">NOTE: </w:t>
      </w:r>
      <w:r w:rsidR="00F24243" w:rsidRPr="00373474">
        <w:rPr>
          <w:color w:val="000000"/>
        </w:rPr>
        <w:t xml:space="preserve">If using laminins as a substrate for cell attachment, follow steps </w:t>
      </w:r>
      <w:r w:rsidRPr="00373474">
        <w:rPr>
          <w:color w:val="000000"/>
        </w:rPr>
        <w:t>2.</w:t>
      </w:r>
      <w:r w:rsidR="00F24243" w:rsidRPr="00373474">
        <w:rPr>
          <w:color w:val="000000"/>
        </w:rPr>
        <w:t>6-</w:t>
      </w:r>
      <w:r w:rsidRPr="00373474">
        <w:rPr>
          <w:color w:val="000000"/>
        </w:rPr>
        <w:t>2.</w:t>
      </w:r>
      <w:r w:rsidR="00F24243" w:rsidRPr="00373474">
        <w:rPr>
          <w:color w:val="000000"/>
        </w:rPr>
        <w:t>8:</w:t>
      </w:r>
    </w:p>
    <w:p w14:paraId="3A9F599B" w14:textId="77777777" w:rsidR="00F24243" w:rsidRPr="00373474" w:rsidRDefault="00F24243" w:rsidP="00B43691">
      <w:pPr>
        <w:pStyle w:val="Normal1"/>
        <w:pBdr>
          <w:top w:val="nil"/>
          <w:left w:val="nil"/>
          <w:bottom w:val="nil"/>
          <w:right w:val="nil"/>
          <w:between w:val="nil"/>
        </w:pBdr>
        <w:contextualSpacing/>
        <w:rPr>
          <w:color w:val="000000"/>
        </w:rPr>
      </w:pPr>
      <w:r w:rsidRPr="00373474">
        <w:rPr>
          <w:color w:val="000000"/>
        </w:rPr>
        <w:t xml:space="preserve"> </w:t>
      </w:r>
    </w:p>
    <w:p w14:paraId="0E3D584B" w14:textId="657C85B2" w:rsidR="00F24243" w:rsidRPr="00373474" w:rsidRDefault="00F24243" w:rsidP="00B43691">
      <w:pPr>
        <w:pStyle w:val="Normal1"/>
        <w:numPr>
          <w:ilvl w:val="1"/>
          <w:numId w:val="3"/>
        </w:numPr>
        <w:pBdr>
          <w:top w:val="nil"/>
          <w:left w:val="nil"/>
          <w:bottom w:val="nil"/>
          <w:right w:val="nil"/>
          <w:between w:val="nil"/>
        </w:pBdr>
        <w:ind w:left="0" w:firstLine="0"/>
        <w:contextualSpacing/>
        <w:rPr>
          <w:color w:val="000000"/>
        </w:rPr>
      </w:pPr>
      <w:r w:rsidRPr="00373474">
        <w:rPr>
          <w:color w:val="000000"/>
        </w:rPr>
        <w:t>Immediately after dilution in appropriate buffer, transfer laminins onto culture plastic or glassware and incubate overnight in a cell culture incubator at 37</w:t>
      </w:r>
      <w:r w:rsidR="00EB2FE4" w:rsidRPr="00373474">
        <w:rPr>
          <w:color w:val="000000"/>
        </w:rPr>
        <w:t xml:space="preserve"> </w:t>
      </w:r>
      <w:r w:rsidRPr="00373474">
        <w:rPr>
          <w:color w:val="000000"/>
        </w:rPr>
        <w:t xml:space="preserve">°C. Note that when coating coverslips, </w:t>
      </w:r>
      <w:r w:rsidR="00EB2FE4" w:rsidRPr="00373474">
        <w:rPr>
          <w:color w:val="000000"/>
        </w:rPr>
        <w:t xml:space="preserve">add </w:t>
      </w:r>
      <w:r w:rsidRPr="00373474">
        <w:rPr>
          <w:color w:val="000000"/>
        </w:rPr>
        <w:t>a sufficiently large volume as to produce an equilibrated drop (typically, use 50 µ</w:t>
      </w:r>
      <w:r w:rsidR="00EB2FE4" w:rsidRPr="00373474">
        <w:rPr>
          <w:color w:val="000000"/>
        </w:rPr>
        <w:t xml:space="preserve">L </w:t>
      </w:r>
      <w:r w:rsidRPr="00373474">
        <w:rPr>
          <w:color w:val="000000"/>
        </w:rPr>
        <w:t xml:space="preserve">for a 13 mm round coverslip), </w:t>
      </w:r>
      <w:r w:rsidR="00EB2FE4" w:rsidRPr="00373474">
        <w:rPr>
          <w:color w:val="000000"/>
        </w:rPr>
        <w:t>and keep</w:t>
      </w:r>
      <w:r w:rsidRPr="00373474">
        <w:rPr>
          <w:color w:val="000000"/>
        </w:rPr>
        <w:t xml:space="preserve"> in a humidified chamber overnight at 37</w:t>
      </w:r>
      <w:r w:rsidR="00EB2FE4" w:rsidRPr="00373474">
        <w:rPr>
          <w:color w:val="000000"/>
        </w:rPr>
        <w:t xml:space="preserve"> </w:t>
      </w:r>
      <w:r w:rsidRPr="00373474">
        <w:rPr>
          <w:color w:val="000000"/>
        </w:rPr>
        <w:t>°C.</w:t>
      </w:r>
    </w:p>
    <w:p w14:paraId="4BBC0065" w14:textId="77777777" w:rsidR="00EB2FE4" w:rsidRPr="00373474" w:rsidRDefault="00EB2FE4" w:rsidP="00B43691">
      <w:pPr>
        <w:pStyle w:val="Normal1"/>
        <w:pBdr>
          <w:top w:val="nil"/>
          <w:left w:val="nil"/>
          <w:bottom w:val="nil"/>
          <w:right w:val="nil"/>
          <w:between w:val="nil"/>
        </w:pBdr>
        <w:contextualSpacing/>
        <w:rPr>
          <w:color w:val="000000"/>
        </w:rPr>
      </w:pPr>
    </w:p>
    <w:p w14:paraId="6270E593" w14:textId="6B6AA9AE" w:rsidR="00F24243" w:rsidRPr="00373474" w:rsidRDefault="00F24243" w:rsidP="00B43691">
      <w:pPr>
        <w:pStyle w:val="Normal1"/>
        <w:numPr>
          <w:ilvl w:val="1"/>
          <w:numId w:val="3"/>
        </w:numPr>
        <w:pBdr>
          <w:top w:val="nil"/>
          <w:left w:val="nil"/>
          <w:bottom w:val="nil"/>
          <w:right w:val="nil"/>
          <w:between w:val="nil"/>
        </w:pBdr>
        <w:ind w:left="0" w:firstLine="0"/>
        <w:contextualSpacing/>
        <w:rPr>
          <w:color w:val="000000"/>
        </w:rPr>
      </w:pPr>
      <w:r w:rsidRPr="00373474">
        <w:rPr>
          <w:color w:val="000000"/>
        </w:rPr>
        <w:t>Using sterile technique</w:t>
      </w:r>
      <w:r w:rsidR="00D65EA1" w:rsidRPr="00373474">
        <w:rPr>
          <w:color w:val="000000"/>
        </w:rPr>
        <w:fldChar w:fldCharType="begin"/>
      </w:r>
      <w:r w:rsidR="008E5FC3" w:rsidRPr="00373474">
        <w:rPr>
          <w:color w:val="000000"/>
        </w:rPr>
        <w:instrText xml:space="preserve"> ADDIN EN.CITE &lt;EndNote&gt;&lt;Cite&gt;&lt;Author&gt;Freshney&lt;/Author&gt;&lt;Year&gt;2016&lt;/Year&gt;&lt;RecNum&gt;880&lt;/RecNum&gt;&lt;DisplayText&gt;&lt;style face="superscript"&gt;27&lt;/style&gt;&lt;/DisplayText&gt;&lt;record&gt;&lt;rec-number&gt;880&lt;/rec-number&gt;&lt;foreign-keys&gt;&lt;key app="EN" db-id="wx9xtttegwpss0esssvx99r492dzrfv5f0ts" timestamp="1584050633"&gt;880&lt;/key&gt;&lt;/foreign-keys&gt;&lt;ref-type name="Book"&gt;6&lt;/ref-type&gt;&lt;contributors&gt;&lt;authors&gt;&lt;author&gt;R. Ian Freshney&lt;/author&gt;&lt;/authors&gt;&lt;/contributors&gt;&lt;titles&gt;&lt;title&gt;Culture of Animal Cells: A Manual of Basic Techniques&lt;/title&gt;&lt;/titles&gt;&lt;edition&gt;7th edition&lt;/edition&gt;&lt;dates&gt;&lt;year&gt;2016&lt;/year&gt;&lt;/dates&gt;&lt;pub-location&gt;Hoboken, New Jersey&lt;/pub-location&gt;&lt;publisher&gt;John Wiley and Sons&lt;/publisher&gt;&lt;isbn&gt;978-1-118-87365-6&lt;/isbn&gt;&lt;urls&gt;&lt;/urls&gt;&lt;/record&gt;&lt;/Cite&gt;&lt;/EndNote&gt;</w:instrText>
      </w:r>
      <w:r w:rsidR="00D65EA1" w:rsidRPr="00373474">
        <w:rPr>
          <w:color w:val="000000"/>
        </w:rPr>
        <w:fldChar w:fldCharType="separate"/>
      </w:r>
      <w:r w:rsidR="008E5FC3" w:rsidRPr="00373474">
        <w:rPr>
          <w:noProof/>
          <w:color w:val="000000"/>
          <w:vertAlign w:val="superscript"/>
        </w:rPr>
        <w:t>27</w:t>
      </w:r>
      <w:r w:rsidR="00D65EA1" w:rsidRPr="00373474">
        <w:rPr>
          <w:color w:val="000000"/>
        </w:rPr>
        <w:fldChar w:fldCharType="end"/>
      </w:r>
      <w:r w:rsidRPr="00373474">
        <w:rPr>
          <w:color w:val="000000"/>
        </w:rPr>
        <w:t>, wash with 1</w:t>
      </w:r>
      <w:r w:rsidR="00EB2FE4" w:rsidRPr="00373474">
        <w:rPr>
          <w:color w:val="000000"/>
        </w:rPr>
        <w:t>x</w:t>
      </w:r>
      <w:r w:rsidRPr="00373474">
        <w:rPr>
          <w:color w:val="000000"/>
        </w:rPr>
        <w:t xml:space="preserve"> phosphate buffered saline (PBS)</w:t>
      </w:r>
      <w:r w:rsidR="00EB2FE4" w:rsidRPr="00373474">
        <w:rPr>
          <w:color w:val="000000"/>
        </w:rPr>
        <w:t>.</w:t>
      </w:r>
    </w:p>
    <w:p w14:paraId="6517954A" w14:textId="77777777" w:rsidR="00EB2FE4" w:rsidRPr="00373474" w:rsidRDefault="00EB2FE4" w:rsidP="00B43691">
      <w:pPr>
        <w:pStyle w:val="Normal1"/>
        <w:pBdr>
          <w:top w:val="nil"/>
          <w:left w:val="nil"/>
          <w:bottom w:val="nil"/>
          <w:right w:val="nil"/>
          <w:between w:val="nil"/>
        </w:pBdr>
        <w:contextualSpacing/>
        <w:rPr>
          <w:color w:val="000000"/>
        </w:rPr>
      </w:pPr>
    </w:p>
    <w:p w14:paraId="61A7AD6B" w14:textId="77777777" w:rsidR="007143D7" w:rsidRPr="00373474" w:rsidRDefault="00F24243" w:rsidP="00B43691">
      <w:pPr>
        <w:pStyle w:val="Normal1"/>
        <w:numPr>
          <w:ilvl w:val="1"/>
          <w:numId w:val="3"/>
        </w:numPr>
        <w:pBdr>
          <w:top w:val="nil"/>
          <w:left w:val="nil"/>
          <w:bottom w:val="nil"/>
          <w:right w:val="nil"/>
          <w:between w:val="nil"/>
        </w:pBdr>
        <w:ind w:left="0" w:firstLine="0"/>
        <w:contextualSpacing/>
        <w:rPr>
          <w:color w:val="000000"/>
        </w:rPr>
      </w:pPr>
      <w:r w:rsidRPr="00373474">
        <w:rPr>
          <w:color w:val="000000"/>
        </w:rPr>
        <w:t>Remove the liquid carefully. Do not allow surface to be completely dry.</w:t>
      </w:r>
      <w:bookmarkStart w:id="10" w:name="_tyjcwt" w:colFirst="0" w:colLast="0"/>
      <w:bookmarkStart w:id="11" w:name="_3dy6vkm" w:colFirst="0" w:colLast="0"/>
      <w:bookmarkEnd w:id="10"/>
      <w:bookmarkEnd w:id="11"/>
    </w:p>
    <w:p w14:paraId="392A44F1" w14:textId="77777777" w:rsidR="007143D7" w:rsidRPr="00373474" w:rsidRDefault="007143D7" w:rsidP="007143D7">
      <w:pPr>
        <w:pStyle w:val="Normal1"/>
        <w:pBdr>
          <w:top w:val="nil"/>
          <w:left w:val="nil"/>
          <w:bottom w:val="nil"/>
          <w:right w:val="nil"/>
          <w:between w:val="nil"/>
        </w:pBdr>
        <w:contextualSpacing/>
        <w:rPr>
          <w:color w:val="000000"/>
          <w:highlight w:val="yellow"/>
        </w:rPr>
      </w:pPr>
    </w:p>
    <w:p w14:paraId="5063F181" w14:textId="0CC788F3" w:rsidR="007143D7" w:rsidRPr="00373474" w:rsidRDefault="00EB2FE4" w:rsidP="007143D7">
      <w:pPr>
        <w:pStyle w:val="Normal1"/>
        <w:pBdr>
          <w:top w:val="nil"/>
          <w:left w:val="nil"/>
          <w:bottom w:val="nil"/>
          <w:right w:val="nil"/>
          <w:between w:val="nil"/>
        </w:pBdr>
        <w:contextualSpacing/>
        <w:rPr>
          <w:color w:val="000000"/>
        </w:rPr>
      </w:pPr>
      <w:r w:rsidRPr="00373474">
        <w:rPr>
          <w:color w:val="000000"/>
          <w:highlight w:val="yellow"/>
        </w:rPr>
        <w:t xml:space="preserve">NOTE: </w:t>
      </w:r>
      <w:r w:rsidR="00F24243" w:rsidRPr="00373474">
        <w:rPr>
          <w:color w:val="000000"/>
          <w:highlight w:val="yellow"/>
        </w:rPr>
        <w:t xml:space="preserve">If using laminins </w:t>
      </w:r>
      <w:r w:rsidR="007143D7" w:rsidRPr="00373474">
        <w:rPr>
          <w:color w:val="000000"/>
          <w:highlight w:val="yellow"/>
        </w:rPr>
        <w:t xml:space="preserve">to </w:t>
      </w:r>
      <w:r w:rsidR="00F24243" w:rsidRPr="00373474">
        <w:rPr>
          <w:color w:val="000000"/>
          <w:highlight w:val="yellow"/>
        </w:rPr>
        <w:t>cover cells</w:t>
      </w:r>
      <w:r w:rsidR="007143D7" w:rsidRPr="00373474">
        <w:rPr>
          <w:color w:val="000000"/>
          <w:highlight w:val="yellow"/>
        </w:rPr>
        <w:t xml:space="preserve"> for milk protein induction</w:t>
      </w:r>
      <w:r w:rsidR="00F24243" w:rsidRPr="00373474">
        <w:rPr>
          <w:color w:val="000000"/>
          <w:highlight w:val="yellow"/>
        </w:rPr>
        <w:t xml:space="preserve">, follow steps </w:t>
      </w:r>
      <w:r w:rsidRPr="00373474">
        <w:rPr>
          <w:color w:val="000000"/>
          <w:highlight w:val="yellow"/>
        </w:rPr>
        <w:t>2.</w:t>
      </w:r>
      <w:r w:rsidR="00F24243" w:rsidRPr="00373474">
        <w:rPr>
          <w:color w:val="000000"/>
          <w:highlight w:val="yellow"/>
        </w:rPr>
        <w:t>9-</w:t>
      </w:r>
      <w:r w:rsidRPr="00373474">
        <w:rPr>
          <w:color w:val="000000"/>
          <w:highlight w:val="yellow"/>
        </w:rPr>
        <w:t>2.</w:t>
      </w:r>
      <w:r w:rsidR="00F24243" w:rsidRPr="00373474">
        <w:rPr>
          <w:color w:val="000000"/>
          <w:highlight w:val="yellow"/>
        </w:rPr>
        <w:t>12:</w:t>
      </w:r>
    </w:p>
    <w:p w14:paraId="1DA6D4EF" w14:textId="77777777" w:rsidR="007143D7" w:rsidRPr="00373474" w:rsidRDefault="007143D7" w:rsidP="007143D7">
      <w:pPr>
        <w:pStyle w:val="ListParagraph"/>
        <w:rPr>
          <w:color w:val="000000"/>
        </w:rPr>
      </w:pPr>
    </w:p>
    <w:p w14:paraId="7ED10BDB" w14:textId="77777777" w:rsidR="007143D7" w:rsidRPr="00373474" w:rsidRDefault="00F24243" w:rsidP="007143D7">
      <w:pPr>
        <w:pStyle w:val="Normal1"/>
        <w:numPr>
          <w:ilvl w:val="1"/>
          <w:numId w:val="3"/>
        </w:numPr>
        <w:pBdr>
          <w:top w:val="nil"/>
          <w:left w:val="nil"/>
          <w:bottom w:val="nil"/>
          <w:right w:val="nil"/>
          <w:between w:val="nil"/>
        </w:pBdr>
        <w:ind w:left="0" w:firstLine="0"/>
        <w:contextualSpacing/>
        <w:rPr>
          <w:color w:val="000000"/>
        </w:rPr>
      </w:pPr>
      <w:r w:rsidRPr="00373474">
        <w:rPr>
          <w:color w:val="000000"/>
        </w:rPr>
        <w:t xml:space="preserve"> </w:t>
      </w:r>
      <w:r w:rsidR="007143D7" w:rsidRPr="00373474">
        <w:rPr>
          <w:color w:val="000000"/>
          <w:highlight w:val="yellow"/>
        </w:rPr>
        <w:t xml:space="preserve">Culture mammary epithelial cells. Culture MepG dystroglycan knock in (DgKI) or MepG dystroglycan knockout cells (DgKO) cells in DMEM-F12 supplemented with 2% FBS, 0.01 mg/mL insulin, 0.005 µg/mL EGF, 0.05 mg/mL gentamycin, and 0.05 g/mL normocin. </w:t>
      </w:r>
    </w:p>
    <w:p w14:paraId="2161673D" w14:textId="26388059" w:rsidR="00F24243" w:rsidRPr="00373474" w:rsidRDefault="007143D7" w:rsidP="00B43691">
      <w:pPr>
        <w:pStyle w:val="Normal1"/>
        <w:numPr>
          <w:ilvl w:val="1"/>
          <w:numId w:val="3"/>
        </w:numPr>
        <w:pBdr>
          <w:top w:val="nil"/>
          <w:left w:val="nil"/>
          <w:bottom w:val="nil"/>
          <w:right w:val="nil"/>
          <w:between w:val="nil"/>
        </w:pBdr>
        <w:ind w:left="0" w:firstLine="0"/>
        <w:contextualSpacing/>
        <w:rPr>
          <w:color w:val="000000"/>
        </w:rPr>
      </w:pPr>
      <w:r w:rsidRPr="00373474">
        <w:rPr>
          <w:color w:val="000000"/>
          <w:highlight w:val="yellow"/>
        </w:rPr>
        <w:lastRenderedPageBreak/>
        <w:t>Seed DgKO and DgKI cells for laminin stimulation at 10,500 cells/cm</w:t>
      </w:r>
      <w:r w:rsidRPr="00373474">
        <w:rPr>
          <w:color w:val="000000"/>
          <w:highlight w:val="yellow"/>
          <w:vertAlign w:val="superscript"/>
        </w:rPr>
        <w:t>2</w:t>
      </w:r>
      <w:r w:rsidRPr="00373474">
        <w:rPr>
          <w:color w:val="000000"/>
          <w:highlight w:val="yellow"/>
        </w:rPr>
        <w:t xml:space="preserve"> in well plates or coverslip bottom dishes </w:t>
      </w:r>
    </w:p>
    <w:p w14:paraId="0940D770" w14:textId="77777777" w:rsidR="00EB2FE4" w:rsidRPr="00373474" w:rsidRDefault="00EB2FE4" w:rsidP="00B43691">
      <w:pPr>
        <w:pStyle w:val="Normal1"/>
        <w:pBdr>
          <w:top w:val="nil"/>
          <w:left w:val="nil"/>
          <w:bottom w:val="nil"/>
          <w:right w:val="nil"/>
          <w:between w:val="nil"/>
        </w:pBdr>
        <w:contextualSpacing/>
        <w:rPr>
          <w:color w:val="000000"/>
          <w:highlight w:val="yellow"/>
        </w:rPr>
      </w:pPr>
      <w:bookmarkStart w:id="12" w:name="_1t3h5sf" w:colFirst="0" w:colLast="0"/>
      <w:bookmarkEnd w:id="12"/>
    </w:p>
    <w:p w14:paraId="28A58BD4" w14:textId="45A32FA3" w:rsidR="00F24243" w:rsidRPr="00373474" w:rsidRDefault="00F24243" w:rsidP="00B43691">
      <w:pPr>
        <w:pStyle w:val="Normal1"/>
        <w:numPr>
          <w:ilvl w:val="1"/>
          <w:numId w:val="3"/>
        </w:numPr>
        <w:pBdr>
          <w:top w:val="nil"/>
          <w:left w:val="nil"/>
          <w:bottom w:val="nil"/>
          <w:right w:val="nil"/>
          <w:between w:val="nil"/>
        </w:pBdr>
        <w:ind w:left="0" w:firstLine="0"/>
        <w:contextualSpacing/>
        <w:rPr>
          <w:color w:val="000000"/>
        </w:rPr>
      </w:pPr>
      <w:r w:rsidRPr="00373474">
        <w:rPr>
          <w:color w:val="000000"/>
          <w:highlight w:val="yellow"/>
        </w:rPr>
        <w:t>Incubate diluted laminins in a cell culture incubator at 37</w:t>
      </w:r>
      <w:r w:rsidR="00EB2FE4" w:rsidRPr="00373474">
        <w:rPr>
          <w:color w:val="000000"/>
          <w:highlight w:val="yellow"/>
        </w:rPr>
        <w:t xml:space="preserve"> </w:t>
      </w:r>
      <w:r w:rsidRPr="00373474">
        <w:rPr>
          <w:color w:val="000000"/>
          <w:highlight w:val="yellow"/>
        </w:rPr>
        <w:t xml:space="preserve">°C for 30 min. </w:t>
      </w:r>
    </w:p>
    <w:p w14:paraId="7B9B9206" w14:textId="77777777" w:rsidR="00EB2FE4" w:rsidRPr="00373474" w:rsidRDefault="00EB2FE4" w:rsidP="00B43691">
      <w:pPr>
        <w:pStyle w:val="Normal1"/>
        <w:pBdr>
          <w:top w:val="nil"/>
          <w:left w:val="nil"/>
          <w:bottom w:val="nil"/>
          <w:right w:val="nil"/>
          <w:between w:val="nil"/>
        </w:pBdr>
        <w:contextualSpacing/>
        <w:rPr>
          <w:color w:val="000000"/>
        </w:rPr>
      </w:pPr>
    </w:p>
    <w:p w14:paraId="71F1FCCF" w14:textId="78648E8E" w:rsidR="00F24243" w:rsidRPr="00373474" w:rsidRDefault="00AB7F5A" w:rsidP="00B43691">
      <w:pPr>
        <w:pStyle w:val="Normal1"/>
        <w:numPr>
          <w:ilvl w:val="1"/>
          <w:numId w:val="3"/>
        </w:numPr>
        <w:pBdr>
          <w:top w:val="nil"/>
          <w:left w:val="nil"/>
          <w:bottom w:val="nil"/>
          <w:right w:val="nil"/>
          <w:between w:val="nil"/>
        </w:pBdr>
        <w:ind w:left="0" w:firstLine="0"/>
        <w:contextualSpacing/>
        <w:rPr>
          <w:color w:val="000000"/>
        </w:rPr>
      </w:pPr>
      <w:r w:rsidRPr="00373474">
        <w:rPr>
          <w:color w:val="000000"/>
          <w:highlight w:val="yellow"/>
        </w:rPr>
        <w:t>C</w:t>
      </w:r>
      <w:r w:rsidR="00EB2FE4" w:rsidRPr="00373474">
        <w:rPr>
          <w:color w:val="000000"/>
          <w:highlight w:val="yellow"/>
        </w:rPr>
        <w:t>entrifuge p</w:t>
      </w:r>
      <w:r w:rsidR="00F24243" w:rsidRPr="00373474">
        <w:rPr>
          <w:color w:val="000000"/>
          <w:highlight w:val="yellow"/>
        </w:rPr>
        <w:t xml:space="preserve">olyLM </w:t>
      </w:r>
      <w:r w:rsidRPr="00373474">
        <w:rPr>
          <w:color w:val="000000"/>
          <w:highlight w:val="yellow"/>
        </w:rPr>
        <w:t xml:space="preserve">aliquots </w:t>
      </w:r>
      <w:r w:rsidR="00F24243" w:rsidRPr="00373474">
        <w:rPr>
          <w:color w:val="000000"/>
          <w:highlight w:val="yellow"/>
        </w:rPr>
        <w:t>at 2</w:t>
      </w:r>
      <w:r w:rsidR="00EB2FE4" w:rsidRPr="00373474">
        <w:rPr>
          <w:color w:val="000000"/>
          <w:highlight w:val="yellow"/>
        </w:rPr>
        <w:t>,</w:t>
      </w:r>
      <w:r w:rsidR="00F24243" w:rsidRPr="00373474">
        <w:rPr>
          <w:color w:val="000000"/>
          <w:highlight w:val="yellow"/>
        </w:rPr>
        <w:t xml:space="preserve">000 </w:t>
      </w:r>
      <w:r w:rsidR="00EB2FE4" w:rsidRPr="00373474">
        <w:rPr>
          <w:color w:val="000000"/>
          <w:highlight w:val="yellow"/>
        </w:rPr>
        <w:t xml:space="preserve">x </w:t>
      </w:r>
      <w:r w:rsidR="00EB2FE4" w:rsidRPr="00373474">
        <w:rPr>
          <w:i/>
          <w:iCs/>
          <w:color w:val="000000"/>
          <w:highlight w:val="yellow"/>
        </w:rPr>
        <w:t>g</w:t>
      </w:r>
      <w:r w:rsidR="007143D7" w:rsidRPr="00373474">
        <w:rPr>
          <w:color w:val="000000"/>
          <w:highlight w:val="yellow"/>
        </w:rPr>
        <w:t xml:space="preserve"> for </w:t>
      </w:r>
      <w:r w:rsidR="00793621" w:rsidRPr="00373474">
        <w:rPr>
          <w:color w:val="000000"/>
          <w:highlight w:val="yellow"/>
        </w:rPr>
        <w:t>20</w:t>
      </w:r>
      <w:r w:rsidR="007143D7" w:rsidRPr="00373474">
        <w:rPr>
          <w:color w:val="000000"/>
          <w:highlight w:val="yellow"/>
        </w:rPr>
        <w:t xml:space="preserve"> minute</w:t>
      </w:r>
      <w:r w:rsidR="00793621" w:rsidRPr="00373474">
        <w:rPr>
          <w:color w:val="000000"/>
          <w:highlight w:val="yellow"/>
        </w:rPr>
        <w:t>s</w:t>
      </w:r>
      <w:r w:rsidR="0032534B" w:rsidRPr="00373474">
        <w:rPr>
          <w:color w:val="000000"/>
          <w:highlight w:val="yellow"/>
        </w:rPr>
        <w:t>,</w:t>
      </w:r>
      <w:r w:rsidR="00F24243" w:rsidRPr="00373474">
        <w:rPr>
          <w:color w:val="000000"/>
          <w:highlight w:val="yellow"/>
        </w:rPr>
        <w:t xml:space="preserve"> </w:t>
      </w:r>
      <w:r w:rsidR="0032534B" w:rsidRPr="00373474">
        <w:rPr>
          <w:color w:val="000000"/>
          <w:highlight w:val="yellow"/>
        </w:rPr>
        <w:t>but centrifuge</w:t>
      </w:r>
      <w:r w:rsidR="00F24243" w:rsidRPr="00373474">
        <w:rPr>
          <w:color w:val="000000"/>
          <w:highlight w:val="yellow"/>
        </w:rPr>
        <w:t xml:space="preserve"> LM in neutral pH at 20,000 </w:t>
      </w:r>
      <w:r w:rsidR="00EB2FE4" w:rsidRPr="00373474">
        <w:rPr>
          <w:color w:val="000000"/>
          <w:highlight w:val="yellow"/>
        </w:rPr>
        <w:t xml:space="preserve">x </w:t>
      </w:r>
      <w:r w:rsidR="00EB2FE4" w:rsidRPr="00373474">
        <w:rPr>
          <w:i/>
          <w:iCs/>
          <w:color w:val="000000"/>
          <w:highlight w:val="yellow"/>
        </w:rPr>
        <w:t>g</w:t>
      </w:r>
      <w:r w:rsidR="00EB2FE4" w:rsidRPr="00373474">
        <w:rPr>
          <w:color w:val="000000"/>
          <w:highlight w:val="yellow"/>
        </w:rPr>
        <w:t xml:space="preserve"> </w:t>
      </w:r>
      <w:r w:rsidR="007143D7" w:rsidRPr="00373474">
        <w:rPr>
          <w:color w:val="000000"/>
          <w:highlight w:val="yellow"/>
        </w:rPr>
        <w:t xml:space="preserve">for </w:t>
      </w:r>
      <w:r w:rsidR="00793621" w:rsidRPr="00373474">
        <w:rPr>
          <w:color w:val="000000"/>
          <w:highlight w:val="yellow"/>
        </w:rPr>
        <w:t>20</w:t>
      </w:r>
      <w:r w:rsidR="007143D7" w:rsidRPr="00373474">
        <w:rPr>
          <w:color w:val="000000"/>
          <w:highlight w:val="yellow"/>
        </w:rPr>
        <w:t xml:space="preserve"> minute</w:t>
      </w:r>
      <w:r w:rsidR="00793621" w:rsidRPr="00373474">
        <w:rPr>
          <w:color w:val="000000"/>
          <w:highlight w:val="yellow"/>
        </w:rPr>
        <w:t>s</w:t>
      </w:r>
      <w:r w:rsidR="007143D7" w:rsidRPr="00373474">
        <w:rPr>
          <w:color w:val="000000"/>
          <w:highlight w:val="yellow"/>
        </w:rPr>
        <w:t xml:space="preserve"> </w:t>
      </w:r>
      <w:r w:rsidR="00F24243" w:rsidRPr="00373474">
        <w:rPr>
          <w:color w:val="000000"/>
          <w:highlight w:val="yellow"/>
        </w:rPr>
        <w:t xml:space="preserve">due to the smaller size of the protein entities and need for higher speeds to collect effectively. </w:t>
      </w:r>
    </w:p>
    <w:p w14:paraId="23C343F2" w14:textId="77777777" w:rsidR="00EB2FE4" w:rsidRPr="00373474" w:rsidRDefault="00EB2FE4" w:rsidP="00B43691">
      <w:pPr>
        <w:pStyle w:val="Normal1"/>
        <w:pBdr>
          <w:top w:val="nil"/>
          <w:left w:val="nil"/>
          <w:bottom w:val="nil"/>
          <w:right w:val="nil"/>
          <w:between w:val="nil"/>
        </w:pBdr>
        <w:contextualSpacing/>
        <w:rPr>
          <w:color w:val="000000"/>
        </w:rPr>
      </w:pPr>
    </w:p>
    <w:p w14:paraId="6B7C8543" w14:textId="1C4DF464" w:rsidR="00F24243" w:rsidRPr="00373474" w:rsidRDefault="00F24243" w:rsidP="00B43691">
      <w:pPr>
        <w:pStyle w:val="Normal1"/>
        <w:numPr>
          <w:ilvl w:val="1"/>
          <w:numId w:val="3"/>
        </w:numPr>
        <w:pBdr>
          <w:top w:val="nil"/>
          <w:left w:val="nil"/>
          <w:bottom w:val="nil"/>
          <w:right w:val="nil"/>
          <w:between w:val="nil"/>
        </w:pBdr>
        <w:ind w:left="0" w:firstLine="0"/>
        <w:contextualSpacing/>
        <w:rPr>
          <w:color w:val="000000"/>
          <w:highlight w:val="yellow"/>
        </w:rPr>
      </w:pPr>
      <w:r w:rsidRPr="00373474">
        <w:rPr>
          <w:color w:val="000000"/>
          <w:highlight w:val="yellow"/>
        </w:rPr>
        <w:t>Using sterile technique</w:t>
      </w:r>
      <w:r w:rsidR="00D65EA1" w:rsidRPr="00373474">
        <w:rPr>
          <w:color w:val="000000"/>
          <w:highlight w:val="yellow"/>
        </w:rPr>
        <w:fldChar w:fldCharType="begin"/>
      </w:r>
      <w:r w:rsidR="008E5FC3" w:rsidRPr="00373474">
        <w:rPr>
          <w:color w:val="000000"/>
          <w:highlight w:val="yellow"/>
        </w:rPr>
        <w:instrText xml:space="preserve"> ADDIN EN.CITE &lt;EndNote&gt;&lt;Cite&gt;&lt;Author&gt;Freshney&lt;/Author&gt;&lt;Year&gt;2016&lt;/Year&gt;&lt;RecNum&gt;880&lt;/RecNum&gt;&lt;DisplayText&gt;&lt;style face="superscript"&gt;27&lt;/style&gt;&lt;/DisplayText&gt;&lt;record&gt;&lt;rec-number&gt;880&lt;/rec-number&gt;&lt;foreign-keys&gt;&lt;key app="EN" db-id="wx9xtttegwpss0esssvx99r492dzrfv5f0ts" timestamp="1584050633"&gt;880&lt;/key&gt;&lt;/foreign-keys&gt;&lt;ref-type name="Book"&gt;6&lt;/ref-type&gt;&lt;contributors&gt;&lt;authors&gt;&lt;author&gt;R. Ian Freshney&lt;/author&gt;&lt;/authors&gt;&lt;/contributors&gt;&lt;titles&gt;&lt;title&gt;Culture of Animal Cells: A Manual of Basic Techniques&lt;/title&gt;&lt;/titles&gt;&lt;edition&gt;7th edition&lt;/edition&gt;&lt;dates&gt;&lt;year&gt;2016&lt;/year&gt;&lt;/dates&gt;&lt;pub-location&gt;Hoboken, New Jersey&lt;/pub-location&gt;&lt;publisher&gt;John Wiley and Sons&lt;/publisher&gt;&lt;isbn&gt;978-1-118-87365-6&lt;/isbn&gt;&lt;urls&gt;&lt;/urls&gt;&lt;/record&gt;&lt;/Cite&gt;&lt;/EndNote&gt;</w:instrText>
      </w:r>
      <w:r w:rsidR="00D65EA1" w:rsidRPr="00373474">
        <w:rPr>
          <w:color w:val="000000"/>
          <w:highlight w:val="yellow"/>
        </w:rPr>
        <w:fldChar w:fldCharType="separate"/>
      </w:r>
      <w:r w:rsidR="008E5FC3" w:rsidRPr="00373474">
        <w:rPr>
          <w:noProof/>
          <w:color w:val="000000"/>
          <w:highlight w:val="yellow"/>
          <w:vertAlign w:val="superscript"/>
        </w:rPr>
        <w:t>27</w:t>
      </w:r>
      <w:r w:rsidR="00D65EA1" w:rsidRPr="00373474">
        <w:rPr>
          <w:color w:val="000000"/>
          <w:highlight w:val="yellow"/>
        </w:rPr>
        <w:fldChar w:fldCharType="end"/>
      </w:r>
      <w:r w:rsidRPr="00373474">
        <w:rPr>
          <w:color w:val="000000"/>
          <w:highlight w:val="yellow"/>
        </w:rPr>
        <w:t xml:space="preserve">, remove </w:t>
      </w:r>
      <w:r w:rsidR="0032534B" w:rsidRPr="00373474">
        <w:rPr>
          <w:color w:val="000000"/>
          <w:highlight w:val="yellow"/>
        </w:rPr>
        <w:t xml:space="preserve">the </w:t>
      </w:r>
      <w:r w:rsidRPr="00373474">
        <w:rPr>
          <w:color w:val="000000"/>
          <w:highlight w:val="yellow"/>
        </w:rPr>
        <w:t xml:space="preserve">supernatant gently, and resuspend in an appropriate volume of </w:t>
      </w:r>
      <w:r w:rsidR="00793621" w:rsidRPr="00373474">
        <w:rPr>
          <w:color w:val="000000"/>
          <w:highlight w:val="yellow"/>
        </w:rPr>
        <w:t>induction medium of DMEM-F12 supplemented with 3 µg/mL prolactin, 2.8 µM hydrocortisone, and 5 µg/mL insulin</w:t>
      </w:r>
      <w:r w:rsidR="00793621" w:rsidRPr="00373474">
        <w:rPr>
          <w:rStyle w:val="CommentReference"/>
        </w:rPr>
        <w:t xml:space="preserve"> </w:t>
      </w:r>
    </w:p>
    <w:p w14:paraId="7A455ED4" w14:textId="77777777" w:rsidR="00EB2FE4" w:rsidRPr="00373474" w:rsidRDefault="00EB2FE4" w:rsidP="00B43691">
      <w:pPr>
        <w:pStyle w:val="Normal1"/>
        <w:pBdr>
          <w:top w:val="nil"/>
          <w:left w:val="nil"/>
          <w:bottom w:val="nil"/>
          <w:right w:val="nil"/>
          <w:between w:val="nil"/>
        </w:pBdr>
        <w:contextualSpacing/>
        <w:rPr>
          <w:color w:val="000000"/>
        </w:rPr>
      </w:pPr>
    </w:p>
    <w:p w14:paraId="2311431E" w14:textId="260A4651" w:rsidR="00F24243" w:rsidRPr="00373474" w:rsidRDefault="00F24243" w:rsidP="00B43691">
      <w:pPr>
        <w:pStyle w:val="Normal1"/>
        <w:numPr>
          <w:ilvl w:val="1"/>
          <w:numId w:val="3"/>
        </w:numPr>
        <w:pBdr>
          <w:top w:val="nil"/>
          <w:left w:val="nil"/>
          <w:bottom w:val="nil"/>
          <w:right w:val="nil"/>
          <w:between w:val="nil"/>
        </w:pBdr>
        <w:ind w:left="0" w:firstLine="0"/>
        <w:contextualSpacing/>
        <w:rPr>
          <w:color w:val="000000"/>
        </w:rPr>
      </w:pPr>
      <w:r w:rsidRPr="00373474">
        <w:rPr>
          <w:color w:val="000000"/>
          <w:highlight w:val="yellow"/>
        </w:rPr>
        <w:t>Transfer laminin in cell culture medi</w:t>
      </w:r>
      <w:r w:rsidR="000E535B" w:rsidRPr="00373474">
        <w:rPr>
          <w:color w:val="000000"/>
          <w:highlight w:val="yellow"/>
        </w:rPr>
        <w:t>um</w:t>
      </w:r>
      <w:r w:rsidRPr="00373474">
        <w:rPr>
          <w:color w:val="000000"/>
          <w:highlight w:val="yellow"/>
        </w:rPr>
        <w:t xml:space="preserve"> immediately to stimulate cells.</w:t>
      </w:r>
      <w:r w:rsidR="00B90D04" w:rsidRPr="00373474">
        <w:rPr>
          <w:color w:val="000000"/>
        </w:rPr>
        <w:t xml:space="preserve"> </w:t>
      </w:r>
      <w:r w:rsidR="00CA503C" w:rsidRPr="00373474">
        <w:rPr>
          <w:color w:val="000000"/>
        </w:rPr>
        <w:t xml:space="preserve">We have successfully </w:t>
      </w:r>
      <w:r w:rsidR="007143D7" w:rsidRPr="00373474">
        <w:rPr>
          <w:color w:val="000000"/>
        </w:rPr>
        <w:t>stimulated cells with</w:t>
      </w:r>
      <w:r w:rsidR="00CA503C" w:rsidRPr="00373474">
        <w:rPr>
          <w:color w:val="000000"/>
        </w:rPr>
        <w:t xml:space="preserve"> 50-800</w:t>
      </w:r>
      <w:r w:rsidR="00EB2FE4" w:rsidRPr="00373474">
        <w:rPr>
          <w:color w:val="000000"/>
        </w:rPr>
        <w:t xml:space="preserve"> µ</w:t>
      </w:r>
      <w:r w:rsidR="00CA503C" w:rsidRPr="00373474">
        <w:rPr>
          <w:color w:val="000000"/>
        </w:rPr>
        <w:t>g</w:t>
      </w:r>
      <w:r w:rsidR="00EB2FE4" w:rsidRPr="00373474">
        <w:rPr>
          <w:color w:val="000000"/>
        </w:rPr>
        <w:t>/mL</w:t>
      </w:r>
      <w:r w:rsidR="00CA503C" w:rsidRPr="00373474">
        <w:rPr>
          <w:color w:val="000000"/>
        </w:rPr>
        <w:t xml:space="preserve"> Ln1</w:t>
      </w:r>
      <w:r w:rsidR="007143D7" w:rsidRPr="00373474">
        <w:rPr>
          <w:color w:val="000000"/>
        </w:rPr>
        <w:t xml:space="preserve"> </w:t>
      </w:r>
    </w:p>
    <w:p w14:paraId="68489F67" w14:textId="77777777" w:rsidR="00F24243" w:rsidRPr="00373474" w:rsidRDefault="00F24243" w:rsidP="00B43691">
      <w:pPr>
        <w:pStyle w:val="Normal1"/>
        <w:pBdr>
          <w:top w:val="nil"/>
          <w:left w:val="nil"/>
          <w:bottom w:val="nil"/>
          <w:right w:val="nil"/>
          <w:between w:val="nil"/>
        </w:pBdr>
        <w:contextualSpacing/>
        <w:rPr>
          <w:color w:val="000000"/>
        </w:rPr>
      </w:pPr>
    </w:p>
    <w:p w14:paraId="45181386" w14:textId="6F406FB2" w:rsidR="00F24243" w:rsidRPr="00373474" w:rsidRDefault="00F24243" w:rsidP="00B43691">
      <w:pPr>
        <w:pStyle w:val="Normal1"/>
        <w:numPr>
          <w:ilvl w:val="0"/>
          <w:numId w:val="1"/>
        </w:numPr>
        <w:pBdr>
          <w:top w:val="nil"/>
          <w:left w:val="nil"/>
          <w:bottom w:val="nil"/>
          <w:right w:val="nil"/>
          <w:between w:val="nil"/>
        </w:pBdr>
        <w:ind w:left="0" w:firstLine="0"/>
        <w:contextualSpacing/>
        <w:rPr>
          <w:b/>
          <w:color w:val="000000"/>
        </w:rPr>
      </w:pPr>
      <w:r w:rsidRPr="00373474">
        <w:rPr>
          <w:color w:val="000000"/>
        </w:rPr>
        <w:t xml:space="preserve"> </w:t>
      </w:r>
      <w:r w:rsidRPr="00373474">
        <w:rPr>
          <w:b/>
          <w:color w:val="000000"/>
        </w:rPr>
        <w:t>Laminin polymerization using isolated glycoproteins</w:t>
      </w:r>
    </w:p>
    <w:p w14:paraId="1609F7ED" w14:textId="77777777" w:rsidR="00EB2FE4" w:rsidRPr="00373474" w:rsidRDefault="00EB2FE4" w:rsidP="00B43691">
      <w:pPr>
        <w:pStyle w:val="Normal1"/>
        <w:pBdr>
          <w:top w:val="nil"/>
          <w:left w:val="nil"/>
          <w:bottom w:val="nil"/>
          <w:right w:val="nil"/>
          <w:between w:val="nil"/>
        </w:pBdr>
        <w:contextualSpacing/>
        <w:rPr>
          <w:b/>
          <w:color w:val="000000"/>
        </w:rPr>
      </w:pPr>
    </w:p>
    <w:p w14:paraId="47B1E51B" w14:textId="03F10E7A" w:rsidR="00F24243" w:rsidRPr="00373474" w:rsidRDefault="00F24243" w:rsidP="00B43691">
      <w:pPr>
        <w:pStyle w:val="Normal1"/>
        <w:numPr>
          <w:ilvl w:val="1"/>
          <w:numId w:val="4"/>
        </w:numPr>
        <w:pBdr>
          <w:top w:val="nil"/>
          <w:left w:val="nil"/>
          <w:bottom w:val="nil"/>
          <w:right w:val="nil"/>
          <w:between w:val="nil"/>
        </w:pBdr>
        <w:ind w:left="0" w:firstLine="0"/>
        <w:contextualSpacing/>
        <w:rPr>
          <w:color w:val="000000"/>
        </w:rPr>
      </w:pPr>
      <w:r w:rsidRPr="00373474">
        <w:rPr>
          <w:color w:val="000000"/>
        </w:rPr>
        <w:t xml:space="preserve">Thaw recombinant nidogen-1 and Ln1 gently on ice in the refrigerator overnight. </w:t>
      </w:r>
    </w:p>
    <w:p w14:paraId="51C51F5C" w14:textId="77777777" w:rsidR="00EB2FE4" w:rsidRPr="00373474" w:rsidRDefault="00EB2FE4" w:rsidP="00B43691">
      <w:pPr>
        <w:pStyle w:val="Normal1"/>
        <w:pBdr>
          <w:top w:val="nil"/>
          <w:left w:val="nil"/>
          <w:bottom w:val="nil"/>
          <w:right w:val="nil"/>
          <w:between w:val="nil"/>
        </w:pBdr>
        <w:contextualSpacing/>
        <w:rPr>
          <w:color w:val="000000"/>
        </w:rPr>
      </w:pPr>
    </w:p>
    <w:p w14:paraId="0EAF0618" w14:textId="0C59FD2B" w:rsidR="00F24243" w:rsidRPr="00373474" w:rsidRDefault="00F24243" w:rsidP="00B43691">
      <w:pPr>
        <w:pStyle w:val="Normal1"/>
        <w:numPr>
          <w:ilvl w:val="1"/>
          <w:numId w:val="4"/>
        </w:numPr>
        <w:pBdr>
          <w:top w:val="nil"/>
          <w:left w:val="nil"/>
          <w:bottom w:val="nil"/>
          <w:right w:val="nil"/>
          <w:between w:val="nil"/>
        </w:pBdr>
        <w:ind w:left="0" w:firstLine="0"/>
        <w:contextualSpacing/>
        <w:rPr>
          <w:color w:val="000000"/>
        </w:rPr>
      </w:pPr>
      <w:r w:rsidRPr="00373474">
        <w:rPr>
          <w:color w:val="000000"/>
        </w:rPr>
        <w:t xml:space="preserve">Mix Ln1 with nidogen-1 at </w:t>
      </w:r>
      <w:r w:rsidR="00104220" w:rsidRPr="00373474">
        <w:rPr>
          <w:color w:val="000000"/>
        </w:rPr>
        <w:t xml:space="preserve">a </w:t>
      </w:r>
      <w:r w:rsidRPr="00373474">
        <w:rPr>
          <w:color w:val="000000"/>
        </w:rPr>
        <w:t>1:1 wt/wt ratio in cell culture medi</w:t>
      </w:r>
      <w:r w:rsidR="000E535B" w:rsidRPr="00373474">
        <w:rPr>
          <w:color w:val="000000"/>
        </w:rPr>
        <w:t>um</w:t>
      </w:r>
      <w:r w:rsidRPr="00373474">
        <w:rPr>
          <w:color w:val="000000"/>
        </w:rPr>
        <w:t xml:space="preserve"> using low protein binding tips and tubes and using sterile technique. Use pure Ln1 in cell culture medi</w:t>
      </w:r>
      <w:r w:rsidR="000E535B" w:rsidRPr="00373474">
        <w:rPr>
          <w:color w:val="000000"/>
        </w:rPr>
        <w:t>um</w:t>
      </w:r>
      <w:r w:rsidRPr="00373474">
        <w:rPr>
          <w:color w:val="000000"/>
        </w:rPr>
        <w:t xml:space="preserve"> as a control.</w:t>
      </w:r>
    </w:p>
    <w:p w14:paraId="5A0DA057" w14:textId="77777777" w:rsidR="00EB2FE4" w:rsidRPr="00373474" w:rsidRDefault="00EB2FE4" w:rsidP="00B43691">
      <w:pPr>
        <w:pStyle w:val="Normal1"/>
        <w:pBdr>
          <w:top w:val="nil"/>
          <w:left w:val="nil"/>
          <w:bottom w:val="nil"/>
          <w:right w:val="nil"/>
          <w:between w:val="nil"/>
        </w:pBdr>
        <w:contextualSpacing/>
        <w:rPr>
          <w:color w:val="000000"/>
        </w:rPr>
      </w:pPr>
    </w:p>
    <w:p w14:paraId="6B896C8E" w14:textId="2B7A6E25" w:rsidR="00F24243" w:rsidRPr="00373474" w:rsidRDefault="00F24243" w:rsidP="00B43691">
      <w:pPr>
        <w:pStyle w:val="Normal1"/>
        <w:numPr>
          <w:ilvl w:val="1"/>
          <w:numId w:val="4"/>
        </w:numPr>
        <w:pBdr>
          <w:top w:val="nil"/>
          <w:left w:val="nil"/>
          <w:bottom w:val="nil"/>
          <w:right w:val="nil"/>
          <w:between w:val="nil"/>
        </w:pBdr>
        <w:ind w:left="0" w:firstLine="0"/>
        <w:contextualSpacing/>
        <w:rPr>
          <w:color w:val="000000"/>
        </w:rPr>
      </w:pPr>
      <w:r w:rsidRPr="00373474">
        <w:rPr>
          <w:color w:val="000000"/>
        </w:rPr>
        <w:t>If using fluorescently tagged laminin for visualization, reconstitute and add at 1:50 wt/wt ratio (e.g.</w:t>
      </w:r>
      <w:r w:rsidR="0032534B" w:rsidRPr="00373474">
        <w:rPr>
          <w:color w:val="000000"/>
        </w:rPr>
        <w:t>,</w:t>
      </w:r>
      <w:r w:rsidRPr="00373474">
        <w:rPr>
          <w:color w:val="000000"/>
        </w:rPr>
        <w:t xml:space="preserve"> 2 µg/100 µg).</w:t>
      </w:r>
      <w:r w:rsidR="00B90D04" w:rsidRPr="00373474">
        <w:rPr>
          <w:color w:val="000000"/>
        </w:rPr>
        <w:t xml:space="preserve"> </w:t>
      </w:r>
      <w:r w:rsidRPr="00373474">
        <w:rPr>
          <w:color w:val="000000"/>
        </w:rPr>
        <w:t>Gently mix by pipetting.</w:t>
      </w:r>
    </w:p>
    <w:p w14:paraId="2A671435" w14:textId="77777777" w:rsidR="00104220" w:rsidRPr="00373474" w:rsidRDefault="00104220" w:rsidP="00B43691">
      <w:pPr>
        <w:pStyle w:val="Normal1"/>
        <w:pBdr>
          <w:top w:val="nil"/>
          <w:left w:val="nil"/>
          <w:bottom w:val="nil"/>
          <w:right w:val="nil"/>
          <w:between w:val="nil"/>
        </w:pBdr>
        <w:contextualSpacing/>
        <w:rPr>
          <w:color w:val="000000"/>
        </w:rPr>
      </w:pPr>
    </w:p>
    <w:p w14:paraId="12167960" w14:textId="784ADA40" w:rsidR="00F24243" w:rsidRPr="00373474" w:rsidRDefault="00F24243" w:rsidP="00B43691">
      <w:pPr>
        <w:pStyle w:val="Normal1"/>
        <w:numPr>
          <w:ilvl w:val="1"/>
          <w:numId w:val="4"/>
        </w:numPr>
        <w:pBdr>
          <w:top w:val="nil"/>
          <w:left w:val="nil"/>
          <w:bottom w:val="nil"/>
          <w:right w:val="nil"/>
          <w:between w:val="nil"/>
        </w:pBdr>
        <w:ind w:left="0" w:firstLine="0"/>
        <w:contextualSpacing/>
        <w:rPr>
          <w:color w:val="000000"/>
        </w:rPr>
      </w:pPr>
      <w:r w:rsidRPr="00373474">
        <w:rPr>
          <w:color w:val="000000"/>
        </w:rPr>
        <w:t>Incubate Ln1-nidogen or control Ln1 in a cell culture incubator at 37</w:t>
      </w:r>
      <w:r w:rsidR="00104220" w:rsidRPr="00373474">
        <w:rPr>
          <w:color w:val="000000"/>
        </w:rPr>
        <w:t xml:space="preserve"> </w:t>
      </w:r>
      <w:r w:rsidRPr="00373474">
        <w:rPr>
          <w:color w:val="000000"/>
        </w:rPr>
        <w:t>°C for 30 min.</w:t>
      </w:r>
    </w:p>
    <w:p w14:paraId="77684F01" w14:textId="77777777" w:rsidR="00104220" w:rsidRPr="00373474" w:rsidRDefault="00104220" w:rsidP="00B43691">
      <w:pPr>
        <w:pStyle w:val="Normal1"/>
        <w:pBdr>
          <w:top w:val="nil"/>
          <w:left w:val="nil"/>
          <w:bottom w:val="nil"/>
          <w:right w:val="nil"/>
          <w:between w:val="nil"/>
        </w:pBdr>
        <w:contextualSpacing/>
        <w:rPr>
          <w:color w:val="000000"/>
        </w:rPr>
      </w:pPr>
    </w:p>
    <w:p w14:paraId="033B2009" w14:textId="417BC257" w:rsidR="00F24243" w:rsidRPr="00373474" w:rsidRDefault="00F24243" w:rsidP="00B43691">
      <w:pPr>
        <w:pStyle w:val="Normal1"/>
        <w:numPr>
          <w:ilvl w:val="1"/>
          <w:numId w:val="4"/>
        </w:numPr>
        <w:pBdr>
          <w:top w:val="nil"/>
          <w:left w:val="nil"/>
          <w:bottom w:val="nil"/>
          <w:right w:val="nil"/>
          <w:between w:val="nil"/>
        </w:pBdr>
        <w:ind w:left="0" w:firstLine="0"/>
        <w:contextualSpacing/>
        <w:rPr>
          <w:color w:val="000000"/>
        </w:rPr>
      </w:pPr>
      <w:r w:rsidRPr="00373474">
        <w:rPr>
          <w:color w:val="000000"/>
        </w:rPr>
        <w:t>Centrifuge Ln1-</w:t>
      </w:r>
      <w:r w:rsidR="0032534B" w:rsidRPr="00373474">
        <w:rPr>
          <w:color w:val="000000"/>
        </w:rPr>
        <w:t>n</w:t>
      </w:r>
      <w:r w:rsidRPr="00373474">
        <w:rPr>
          <w:color w:val="000000"/>
        </w:rPr>
        <w:t xml:space="preserve">idogen copolymers at 2,000 </w:t>
      </w:r>
      <w:r w:rsidR="00104220" w:rsidRPr="00373474">
        <w:rPr>
          <w:color w:val="000000"/>
        </w:rPr>
        <w:t xml:space="preserve">x </w:t>
      </w:r>
      <w:r w:rsidR="00104220" w:rsidRPr="00373474">
        <w:rPr>
          <w:i/>
          <w:iCs/>
          <w:color w:val="000000"/>
        </w:rPr>
        <w:t>g</w:t>
      </w:r>
      <w:r w:rsidRPr="00373474">
        <w:rPr>
          <w:color w:val="000000"/>
        </w:rPr>
        <w:t xml:space="preserve"> for 30 min and </w:t>
      </w:r>
      <w:r w:rsidR="00B43691" w:rsidRPr="00373474">
        <w:rPr>
          <w:color w:val="000000"/>
        </w:rPr>
        <w:t xml:space="preserve">the </w:t>
      </w:r>
      <w:r w:rsidRPr="00373474">
        <w:rPr>
          <w:color w:val="000000"/>
        </w:rPr>
        <w:t xml:space="preserve">control Ln1 at 20,000 </w:t>
      </w:r>
      <w:r w:rsidR="00104220" w:rsidRPr="00373474">
        <w:rPr>
          <w:color w:val="000000"/>
        </w:rPr>
        <w:t xml:space="preserve">x </w:t>
      </w:r>
      <w:r w:rsidR="00104220" w:rsidRPr="00373474">
        <w:rPr>
          <w:i/>
          <w:iCs/>
          <w:color w:val="000000"/>
        </w:rPr>
        <w:t>g</w:t>
      </w:r>
      <w:r w:rsidR="00793621" w:rsidRPr="00373474">
        <w:rPr>
          <w:i/>
          <w:iCs/>
          <w:color w:val="000000"/>
        </w:rPr>
        <w:t xml:space="preserve"> </w:t>
      </w:r>
      <w:r w:rsidR="00793621" w:rsidRPr="00373474">
        <w:rPr>
          <w:color w:val="000000"/>
        </w:rPr>
        <w:t>for 30 min</w:t>
      </w:r>
      <w:r w:rsidRPr="00373474">
        <w:rPr>
          <w:color w:val="000000"/>
        </w:rPr>
        <w:t>.</w:t>
      </w:r>
    </w:p>
    <w:p w14:paraId="34AD14EA" w14:textId="77777777" w:rsidR="00104220" w:rsidRPr="00373474" w:rsidRDefault="00104220" w:rsidP="00B43691">
      <w:pPr>
        <w:pStyle w:val="Normal1"/>
        <w:pBdr>
          <w:top w:val="nil"/>
          <w:left w:val="nil"/>
          <w:bottom w:val="nil"/>
          <w:right w:val="nil"/>
          <w:between w:val="nil"/>
        </w:pBdr>
        <w:contextualSpacing/>
        <w:rPr>
          <w:color w:val="000000"/>
        </w:rPr>
      </w:pPr>
    </w:p>
    <w:p w14:paraId="0E48A9AD" w14:textId="7C9029E1" w:rsidR="00F24243" w:rsidRPr="00373474" w:rsidRDefault="00F24243" w:rsidP="00B43691">
      <w:pPr>
        <w:pStyle w:val="Normal1"/>
        <w:numPr>
          <w:ilvl w:val="1"/>
          <w:numId w:val="4"/>
        </w:numPr>
        <w:pBdr>
          <w:top w:val="nil"/>
          <w:left w:val="nil"/>
          <w:bottom w:val="nil"/>
          <w:right w:val="nil"/>
          <w:between w:val="nil"/>
        </w:pBdr>
        <w:ind w:left="0" w:firstLine="0"/>
        <w:contextualSpacing/>
        <w:rPr>
          <w:color w:val="000000"/>
        </w:rPr>
      </w:pPr>
      <w:r w:rsidRPr="00373474">
        <w:rPr>
          <w:color w:val="000000"/>
        </w:rPr>
        <w:t xml:space="preserve">Gently remove </w:t>
      </w:r>
      <w:r w:rsidR="0032534B" w:rsidRPr="00373474">
        <w:rPr>
          <w:color w:val="000000"/>
        </w:rPr>
        <w:t xml:space="preserve">the </w:t>
      </w:r>
      <w:r w:rsidRPr="00373474">
        <w:rPr>
          <w:color w:val="000000"/>
        </w:rPr>
        <w:t>supernatant and resuspend in cell culture medi</w:t>
      </w:r>
      <w:r w:rsidR="000E535B" w:rsidRPr="00373474">
        <w:rPr>
          <w:color w:val="000000"/>
        </w:rPr>
        <w:t>um</w:t>
      </w:r>
      <w:r w:rsidR="00793621" w:rsidRPr="00373474">
        <w:rPr>
          <w:color w:val="000000"/>
        </w:rPr>
        <w:t xml:space="preserve"> to a final concentration of 100-800</w:t>
      </w:r>
      <w:r w:rsidR="00763430" w:rsidRPr="00373474">
        <w:rPr>
          <w:color w:val="000000"/>
        </w:rPr>
        <w:t xml:space="preserve"> µ</w:t>
      </w:r>
      <w:r w:rsidR="00793621" w:rsidRPr="00373474">
        <w:rPr>
          <w:color w:val="000000"/>
        </w:rPr>
        <w:t>g total protein/m</w:t>
      </w:r>
      <w:r w:rsidR="00763430" w:rsidRPr="00373474">
        <w:rPr>
          <w:color w:val="000000"/>
        </w:rPr>
        <w:t>L</w:t>
      </w:r>
      <w:r w:rsidRPr="00373474">
        <w:rPr>
          <w:color w:val="000000"/>
        </w:rPr>
        <w:t>.</w:t>
      </w:r>
      <w:r w:rsidR="00793621" w:rsidRPr="00373474">
        <w:rPr>
          <w:color w:val="000000"/>
        </w:rPr>
        <w:t xml:space="preserve">  </w:t>
      </w:r>
      <w:r w:rsidRPr="00373474">
        <w:rPr>
          <w:color w:val="000000"/>
        </w:rPr>
        <w:t xml:space="preserve"> </w:t>
      </w:r>
    </w:p>
    <w:p w14:paraId="5817573A" w14:textId="77777777" w:rsidR="00104220" w:rsidRPr="00373474" w:rsidRDefault="00104220" w:rsidP="00B43691">
      <w:pPr>
        <w:pStyle w:val="Normal1"/>
        <w:pBdr>
          <w:top w:val="nil"/>
          <w:left w:val="nil"/>
          <w:bottom w:val="nil"/>
          <w:right w:val="nil"/>
          <w:between w:val="nil"/>
        </w:pBdr>
        <w:contextualSpacing/>
        <w:rPr>
          <w:color w:val="000000"/>
        </w:rPr>
      </w:pPr>
    </w:p>
    <w:p w14:paraId="14A2125E" w14:textId="2ABD5FAE" w:rsidR="00F24243" w:rsidRPr="00373474" w:rsidRDefault="00F24243" w:rsidP="00B43691">
      <w:pPr>
        <w:pStyle w:val="Normal1"/>
        <w:numPr>
          <w:ilvl w:val="1"/>
          <w:numId w:val="4"/>
        </w:numPr>
        <w:pBdr>
          <w:top w:val="nil"/>
          <w:left w:val="nil"/>
          <w:bottom w:val="nil"/>
          <w:right w:val="nil"/>
          <w:between w:val="nil"/>
        </w:pBdr>
        <w:ind w:left="0" w:firstLine="0"/>
        <w:contextualSpacing/>
        <w:rPr>
          <w:color w:val="000000"/>
        </w:rPr>
      </w:pPr>
      <w:r w:rsidRPr="00373474">
        <w:rPr>
          <w:color w:val="000000"/>
        </w:rPr>
        <w:t>Use immediately to stimulate cells, or transfer to coverslips and allow to adhere overnight at 37</w:t>
      </w:r>
      <w:r w:rsidR="00104220" w:rsidRPr="00373474">
        <w:rPr>
          <w:color w:val="000000"/>
        </w:rPr>
        <w:t xml:space="preserve"> </w:t>
      </w:r>
      <w:r w:rsidRPr="00373474">
        <w:rPr>
          <w:color w:val="000000"/>
        </w:rPr>
        <w:t xml:space="preserve">°C in humidified </w:t>
      </w:r>
      <w:r w:rsidR="00504BDD" w:rsidRPr="00373474">
        <w:rPr>
          <w:color w:val="000000"/>
        </w:rPr>
        <w:t xml:space="preserve">cell culture </w:t>
      </w:r>
      <w:r w:rsidRPr="00373474">
        <w:rPr>
          <w:color w:val="000000"/>
        </w:rPr>
        <w:t>incubators.</w:t>
      </w:r>
    </w:p>
    <w:p w14:paraId="539B87EB" w14:textId="77777777" w:rsidR="00104220" w:rsidRPr="00373474" w:rsidRDefault="00104220" w:rsidP="00B43691">
      <w:pPr>
        <w:pStyle w:val="Normal1"/>
        <w:pBdr>
          <w:top w:val="nil"/>
          <w:left w:val="nil"/>
          <w:bottom w:val="nil"/>
          <w:right w:val="nil"/>
          <w:between w:val="nil"/>
        </w:pBdr>
        <w:contextualSpacing/>
        <w:rPr>
          <w:color w:val="000000"/>
        </w:rPr>
      </w:pPr>
    </w:p>
    <w:p w14:paraId="28A75354" w14:textId="6FBCF769" w:rsidR="00F24243" w:rsidRPr="00373474" w:rsidRDefault="00F24243" w:rsidP="00B43691">
      <w:pPr>
        <w:pStyle w:val="Normal1"/>
        <w:numPr>
          <w:ilvl w:val="1"/>
          <w:numId w:val="4"/>
        </w:numPr>
        <w:pBdr>
          <w:top w:val="nil"/>
          <w:left w:val="nil"/>
          <w:bottom w:val="nil"/>
          <w:right w:val="nil"/>
          <w:between w:val="nil"/>
        </w:pBdr>
        <w:ind w:left="0" w:firstLine="0"/>
        <w:contextualSpacing/>
        <w:rPr>
          <w:color w:val="000000"/>
        </w:rPr>
      </w:pPr>
      <w:r w:rsidRPr="00373474">
        <w:rPr>
          <w:color w:val="000000"/>
        </w:rPr>
        <w:t>Remove culture medi</w:t>
      </w:r>
      <w:r w:rsidR="000E535B" w:rsidRPr="00373474">
        <w:rPr>
          <w:color w:val="000000"/>
        </w:rPr>
        <w:t>um</w:t>
      </w:r>
      <w:r w:rsidRPr="00373474">
        <w:rPr>
          <w:color w:val="000000"/>
        </w:rPr>
        <w:t xml:space="preserve"> from coverslips, wash coverslips with 1</w:t>
      </w:r>
      <w:r w:rsidR="00104220" w:rsidRPr="00373474">
        <w:rPr>
          <w:color w:val="000000"/>
        </w:rPr>
        <w:t>x</w:t>
      </w:r>
      <w:r w:rsidRPr="00373474">
        <w:rPr>
          <w:color w:val="000000"/>
        </w:rPr>
        <w:t xml:space="preserve"> PBS, </w:t>
      </w:r>
      <w:r w:rsidR="00B43691" w:rsidRPr="00373474">
        <w:rPr>
          <w:color w:val="000000"/>
        </w:rPr>
        <w:t xml:space="preserve">and </w:t>
      </w:r>
      <w:r w:rsidRPr="00373474">
        <w:rPr>
          <w:color w:val="000000"/>
        </w:rPr>
        <w:t xml:space="preserve">then fix with 10% formalin (i.e., 4% formaldehyde in PBS) for 15 minutes at room temperature. </w:t>
      </w:r>
    </w:p>
    <w:p w14:paraId="6751ECAA" w14:textId="77777777" w:rsidR="00104220" w:rsidRPr="00373474" w:rsidRDefault="00104220" w:rsidP="00B43691">
      <w:pPr>
        <w:pStyle w:val="Normal1"/>
        <w:pBdr>
          <w:top w:val="nil"/>
          <w:left w:val="nil"/>
          <w:bottom w:val="nil"/>
          <w:right w:val="nil"/>
          <w:between w:val="nil"/>
        </w:pBdr>
        <w:contextualSpacing/>
        <w:rPr>
          <w:color w:val="000000"/>
        </w:rPr>
      </w:pPr>
    </w:p>
    <w:p w14:paraId="36347351" w14:textId="27A3E743" w:rsidR="00F24243" w:rsidRPr="00373474" w:rsidRDefault="00F24243" w:rsidP="00B43691">
      <w:pPr>
        <w:pStyle w:val="Normal1"/>
        <w:numPr>
          <w:ilvl w:val="0"/>
          <w:numId w:val="1"/>
        </w:numPr>
        <w:pBdr>
          <w:top w:val="nil"/>
          <w:left w:val="nil"/>
          <w:bottom w:val="nil"/>
          <w:right w:val="nil"/>
          <w:between w:val="nil"/>
        </w:pBdr>
        <w:ind w:left="0" w:firstLine="0"/>
        <w:contextualSpacing/>
        <w:rPr>
          <w:color w:val="000000"/>
        </w:rPr>
      </w:pPr>
      <w:bookmarkStart w:id="13" w:name="_4d34og8" w:colFirst="0" w:colLast="0"/>
      <w:bookmarkEnd w:id="13"/>
      <w:r w:rsidRPr="00373474">
        <w:rPr>
          <w:b/>
          <w:color w:val="000000"/>
        </w:rPr>
        <w:t xml:space="preserve">Laminin polymerization using dystroglycan expressing cells </w:t>
      </w:r>
    </w:p>
    <w:p w14:paraId="06EE899B" w14:textId="77777777" w:rsidR="00B43691" w:rsidRPr="00373474" w:rsidRDefault="00B43691" w:rsidP="00B43691">
      <w:pPr>
        <w:pStyle w:val="Normal1"/>
        <w:pBdr>
          <w:top w:val="nil"/>
          <w:left w:val="nil"/>
          <w:bottom w:val="nil"/>
          <w:right w:val="nil"/>
          <w:between w:val="nil"/>
        </w:pBdr>
        <w:contextualSpacing/>
        <w:rPr>
          <w:color w:val="000000"/>
        </w:rPr>
      </w:pPr>
    </w:p>
    <w:p w14:paraId="1538ADF0" w14:textId="10A0306B" w:rsidR="00F24243" w:rsidRPr="00373474" w:rsidRDefault="00F24243" w:rsidP="00B43691">
      <w:pPr>
        <w:pStyle w:val="Normal1"/>
        <w:numPr>
          <w:ilvl w:val="1"/>
          <w:numId w:val="5"/>
        </w:numPr>
        <w:pBdr>
          <w:top w:val="nil"/>
          <w:left w:val="nil"/>
          <w:bottom w:val="nil"/>
          <w:right w:val="nil"/>
          <w:between w:val="nil"/>
        </w:pBdr>
        <w:ind w:left="0" w:firstLine="0"/>
        <w:contextualSpacing/>
        <w:rPr>
          <w:color w:val="000000"/>
        </w:rPr>
      </w:pPr>
      <w:r w:rsidRPr="00373474">
        <w:rPr>
          <w:color w:val="000000"/>
          <w:highlight w:val="yellow"/>
        </w:rPr>
        <w:t>Culture mammary epithelial cells</w:t>
      </w:r>
      <w:r w:rsidR="00B43691" w:rsidRPr="00373474">
        <w:rPr>
          <w:color w:val="000000"/>
          <w:highlight w:val="yellow"/>
        </w:rPr>
        <w:t xml:space="preserve">. Culture </w:t>
      </w:r>
      <w:r w:rsidRPr="00373474">
        <w:rPr>
          <w:color w:val="000000"/>
          <w:highlight w:val="yellow"/>
        </w:rPr>
        <w:t xml:space="preserve">MepG dystroglycan knock in (DgKI) or MepG </w:t>
      </w:r>
      <w:r w:rsidRPr="00373474">
        <w:rPr>
          <w:color w:val="000000"/>
          <w:highlight w:val="yellow"/>
        </w:rPr>
        <w:lastRenderedPageBreak/>
        <w:t>dystroglycan knockout cells (DgKO) cells in DMEM-F12 supplemented with 2% FBS, 0.01 mg</w:t>
      </w:r>
      <w:r w:rsidR="00EB2FE4" w:rsidRPr="00373474">
        <w:rPr>
          <w:color w:val="000000"/>
          <w:highlight w:val="yellow"/>
        </w:rPr>
        <w:t>/mL</w:t>
      </w:r>
      <w:r w:rsidRPr="00373474">
        <w:rPr>
          <w:color w:val="000000"/>
          <w:highlight w:val="yellow"/>
        </w:rPr>
        <w:t xml:space="preserve"> insulin, 0.005 </w:t>
      </w:r>
      <w:r w:rsidR="00B43691" w:rsidRPr="00373474">
        <w:rPr>
          <w:color w:val="000000"/>
          <w:highlight w:val="yellow"/>
        </w:rPr>
        <w:t>µ</w:t>
      </w:r>
      <w:r w:rsidRPr="00373474">
        <w:rPr>
          <w:color w:val="000000"/>
          <w:highlight w:val="yellow"/>
        </w:rPr>
        <w:t>g</w:t>
      </w:r>
      <w:r w:rsidR="00EB2FE4" w:rsidRPr="00373474">
        <w:rPr>
          <w:color w:val="000000"/>
          <w:highlight w:val="yellow"/>
        </w:rPr>
        <w:t>/mL</w:t>
      </w:r>
      <w:r w:rsidRPr="00373474">
        <w:rPr>
          <w:color w:val="000000"/>
          <w:highlight w:val="yellow"/>
        </w:rPr>
        <w:t xml:space="preserve"> EGF, 0.05 mg</w:t>
      </w:r>
      <w:r w:rsidR="00EB2FE4" w:rsidRPr="00373474">
        <w:rPr>
          <w:color w:val="000000"/>
          <w:highlight w:val="yellow"/>
        </w:rPr>
        <w:t>/mL</w:t>
      </w:r>
      <w:r w:rsidRPr="00373474">
        <w:rPr>
          <w:color w:val="000000"/>
          <w:highlight w:val="yellow"/>
        </w:rPr>
        <w:t xml:space="preserve"> </w:t>
      </w:r>
      <w:r w:rsidR="007E6EBD" w:rsidRPr="00373474">
        <w:rPr>
          <w:color w:val="000000"/>
          <w:highlight w:val="yellow"/>
        </w:rPr>
        <w:t>g</w:t>
      </w:r>
      <w:r w:rsidRPr="00373474">
        <w:rPr>
          <w:color w:val="000000"/>
          <w:highlight w:val="yellow"/>
        </w:rPr>
        <w:t>entamycin, and 0.05 g</w:t>
      </w:r>
      <w:r w:rsidR="00EB2FE4" w:rsidRPr="00373474">
        <w:rPr>
          <w:color w:val="000000"/>
          <w:highlight w:val="yellow"/>
        </w:rPr>
        <w:t>/mL</w:t>
      </w:r>
      <w:r w:rsidRPr="00373474">
        <w:rPr>
          <w:color w:val="000000"/>
          <w:highlight w:val="yellow"/>
        </w:rPr>
        <w:t xml:space="preserve"> normocin.</w:t>
      </w:r>
      <w:r w:rsidR="00B90D04" w:rsidRPr="00373474">
        <w:rPr>
          <w:color w:val="000000"/>
          <w:highlight w:val="yellow"/>
        </w:rPr>
        <w:t xml:space="preserve"> </w:t>
      </w:r>
    </w:p>
    <w:p w14:paraId="66DF2877" w14:textId="77777777" w:rsidR="00B43691" w:rsidRPr="00373474" w:rsidRDefault="00B43691" w:rsidP="00B43691">
      <w:pPr>
        <w:pStyle w:val="Normal1"/>
        <w:pBdr>
          <w:top w:val="nil"/>
          <w:left w:val="nil"/>
          <w:bottom w:val="nil"/>
          <w:right w:val="nil"/>
          <w:between w:val="nil"/>
        </w:pBdr>
        <w:contextualSpacing/>
        <w:rPr>
          <w:color w:val="000000"/>
        </w:rPr>
      </w:pPr>
    </w:p>
    <w:p w14:paraId="3A759CEA" w14:textId="4AA98A84" w:rsidR="00F24243" w:rsidRPr="00373474" w:rsidRDefault="00B43691" w:rsidP="00B43691">
      <w:pPr>
        <w:pStyle w:val="Normal1"/>
        <w:numPr>
          <w:ilvl w:val="1"/>
          <w:numId w:val="5"/>
        </w:numPr>
        <w:pBdr>
          <w:top w:val="nil"/>
          <w:left w:val="nil"/>
          <w:bottom w:val="nil"/>
          <w:right w:val="nil"/>
          <w:between w:val="nil"/>
        </w:pBdr>
        <w:ind w:left="0" w:firstLine="0"/>
        <w:contextualSpacing/>
        <w:rPr>
          <w:color w:val="000000"/>
        </w:rPr>
      </w:pPr>
      <w:bookmarkStart w:id="14" w:name="_2s8eyo1" w:colFirst="0" w:colLast="0"/>
      <w:bookmarkEnd w:id="14"/>
      <w:r w:rsidRPr="00373474">
        <w:rPr>
          <w:color w:val="000000"/>
          <w:highlight w:val="yellow"/>
        </w:rPr>
        <w:t xml:space="preserve">Seed </w:t>
      </w:r>
      <w:r w:rsidR="00F24243" w:rsidRPr="00373474">
        <w:rPr>
          <w:color w:val="000000"/>
          <w:highlight w:val="yellow"/>
        </w:rPr>
        <w:t>DgKI cells at 5,000 cells/cm</w:t>
      </w:r>
      <w:r w:rsidR="00F24243" w:rsidRPr="00373474">
        <w:rPr>
          <w:color w:val="000000"/>
          <w:highlight w:val="yellow"/>
          <w:vertAlign w:val="superscript"/>
        </w:rPr>
        <w:t>2</w:t>
      </w:r>
      <w:r w:rsidR="00F24243" w:rsidRPr="00373474">
        <w:rPr>
          <w:color w:val="000000"/>
          <w:highlight w:val="yellow"/>
        </w:rPr>
        <w:t xml:space="preserve">, and </w:t>
      </w:r>
      <w:r w:rsidRPr="00373474">
        <w:rPr>
          <w:color w:val="000000"/>
          <w:highlight w:val="yellow"/>
        </w:rPr>
        <w:t xml:space="preserve">seed </w:t>
      </w:r>
      <w:r w:rsidR="00F24243" w:rsidRPr="00373474">
        <w:rPr>
          <w:color w:val="000000"/>
          <w:highlight w:val="yellow"/>
        </w:rPr>
        <w:t>DgKO cells at 8,000 cells/cm</w:t>
      </w:r>
      <w:r w:rsidR="00F24243" w:rsidRPr="00373474">
        <w:rPr>
          <w:color w:val="000000"/>
          <w:highlight w:val="yellow"/>
          <w:vertAlign w:val="superscript"/>
        </w:rPr>
        <w:t>2</w:t>
      </w:r>
      <w:r w:rsidR="00F24243" w:rsidRPr="00373474">
        <w:rPr>
          <w:color w:val="000000"/>
          <w:highlight w:val="yellow"/>
        </w:rPr>
        <w:t xml:space="preserve"> due to differences in growth rate</w:t>
      </w:r>
      <w:r w:rsidR="000E535B" w:rsidRPr="00373474">
        <w:rPr>
          <w:color w:val="000000"/>
          <w:highlight w:val="yellow"/>
        </w:rPr>
        <w:t>s</w:t>
      </w:r>
      <w:r w:rsidRPr="00373474">
        <w:rPr>
          <w:color w:val="000000"/>
          <w:highlight w:val="yellow"/>
        </w:rPr>
        <w:t>. C</w:t>
      </w:r>
      <w:r w:rsidR="00F24243" w:rsidRPr="00373474">
        <w:rPr>
          <w:color w:val="000000"/>
          <w:highlight w:val="yellow"/>
        </w:rPr>
        <w:t>ulture at 3</w:t>
      </w:r>
      <w:r w:rsidRPr="00373474">
        <w:rPr>
          <w:color w:val="000000"/>
          <w:highlight w:val="yellow"/>
        </w:rPr>
        <w:t xml:space="preserve">7 </w:t>
      </w:r>
      <w:r w:rsidR="00F24243" w:rsidRPr="00373474">
        <w:rPr>
          <w:color w:val="000000"/>
          <w:highlight w:val="yellow"/>
        </w:rPr>
        <w:t xml:space="preserve">°C in humidified incubators with media changes every 2-3 days and passages every 4-5 days using </w:t>
      </w:r>
      <w:r w:rsidR="0032534B" w:rsidRPr="00373474">
        <w:rPr>
          <w:color w:val="000000"/>
          <w:highlight w:val="yellow"/>
        </w:rPr>
        <w:t xml:space="preserve">a </w:t>
      </w:r>
      <w:r w:rsidR="00F24243" w:rsidRPr="00373474">
        <w:rPr>
          <w:color w:val="000000"/>
          <w:highlight w:val="yellow"/>
        </w:rPr>
        <w:t xml:space="preserve">rigorous sterile technique. </w:t>
      </w:r>
      <w:r w:rsidRPr="00373474">
        <w:rPr>
          <w:color w:val="000000"/>
          <w:highlight w:val="yellow"/>
        </w:rPr>
        <w:t>C</w:t>
      </w:r>
      <w:r w:rsidR="00F24243" w:rsidRPr="00373474">
        <w:rPr>
          <w:color w:val="000000"/>
          <w:highlight w:val="yellow"/>
        </w:rPr>
        <w:t>ount cells carefully with a hemocytometer or automated cell counter</w:t>
      </w:r>
      <w:r w:rsidR="00D65EA1" w:rsidRPr="00373474">
        <w:rPr>
          <w:color w:val="000000"/>
          <w:highlight w:val="yellow"/>
        </w:rPr>
        <w:fldChar w:fldCharType="begin"/>
      </w:r>
      <w:r w:rsidR="008E5FC3" w:rsidRPr="00373474">
        <w:rPr>
          <w:color w:val="000000"/>
          <w:highlight w:val="yellow"/>
        </w:rPr>
        <w:instrText xml:space="preserve"> ADDIN EN.CITE &lt;EndNote&gt;&lt;Cite&gt;&lt;Author&gt;Freshney&lt;/Author&gt;&lt;Year&gt;2016&lt;/Year&gt;&lt;RecNum&gt;880&lt;/RecNum&gt;&lt;DisplayText&gt;&lt;style face="superscript"&gt;27&lt;/style&gt;&lt;/DisplayText&gt;&lt;record&gt;&lt;rec-number&gt;880&lt;/rec-number&gt;&lt;foreign-keys&gt;&lt;key app="EN" db-id="wx9xtttegwpss0esssvx99r492dzrfv5f0ts" timestamp="1584050633"&gt;880&lt;/key&gt;&lt;/foreign-keys&gt;&lt;ref-type name="Book"&gt;6&lt;/ref-type&gt;&lt;contributors&gt;&lt;authors&gt;&lt;author&gt;R. Ian Freshney&lt;/author&gt;&lt;/authors&gt;&lt;/contributors&gt;&lt;titles&gt;&lt;title&gt;Culture of Animal Cells: A Manual of Basic Techniques&lt;/title&gt;&lt;/titles&gt;&lt;edition&gt;7th edition&lt;/edition&gt;&lt;dates&gt;&lt;year&gt;2016&lt;/year&gt;&lt;/dates&gt;&lt;pub-location&gt;Hoboken, New Jersey&lt;/pub-location&gt;&lt;publisher&gt;John Wiley and Sons&lt;/publisher&gt;&lt;isbn&gt;978-1-118-87365-6&lt;/isbn&gt;&lt;urls&gt;&lt;/urls&gt;&lt;/record&gt;&lt;/Cite&gt;&lt;/EndNote&gt;</w:instrText>
      </w:r>
      <w:r w:rsidR="00D65EA1" w:rsidRPr="00373474">
        <w:rPr>
          <w:color w:val="000000"/>
          <w:highlight w:val="yellow"/>
        </w:rPr>
        <w:fldChar w:fldCharType="separate"/>
      </w:r>
      <w:r w:rsidR="008E5FC3" w:rsidRPr="00373474">
        <w:rPr>
          <w:noProof/>
          <w:color w:val="000000"/>
          <w:highlight w:val="yellow"/>
          <w:vertAlign w:val="superscript"/>
        </w:rPr>
        <w:t>27</w:t>
      </w:r>
      <w:r w:rsidR="00D65EA1" w:rsidRPr="00373474">
        <w:rPr>
          <w:color w:val="000000"/>
          <w:highlight w:val="yellow"/>
        </w:rPr>
        <w:fldChar w:fldCharType="end"/>
      </w:r>
      <w:r w:rsidR="00F24243" w:rsidRPr="00373474">
        <w:rPr>
          <w:color w:val="000000"/>
          <w:highlight w:val="yellow"/>
        </w:rPr>
        <w:t xml:space="preserve"> to ensure appropriate growth rates. </w:t>
      </w:r>
    </w:p>
    <w:p w14:paraId="1BC37A70" w14:textId="77777777" w:rsidR="00B43691" w:rsidRPr="00373474" w:rsidRDefault="00B43691" w:rsidP="00B43691">
      <w:pPr>
        <w:pStyle w:val="Normal1"/>
        <w:pBdr>
          <w:top w:val="nil"/>
          <w:left w:val="nil"/>
          <w:bottom w:val="nil"/>
          <w:right w:val="nil"/>
          <w:between w:val="nil"/>
        </w:pBdr>
        <w:contextualSpacing/>
        <w:rPr>
          <w:color w:val="000000"/>
        </w:rPr>
      </w:pPr>
    </w:p>
    <w:p w14:paraId="4D1196D9" w14:textId="24640874" w:rsidR="00F24243" w:rsidRPr="00373474" w:rsidRDefault="00F24243" w:rsidP="00B43691">
      <w:pPr>
        <w:pStyle w:val="Normal1"/>
        <w:numPr>
          <w:ilvl w:val="1"/>
          <w:numId w:val="5"/>
        </w:numPr>
        <w:pBdr>
          <w:top w:val="nil"/>
          <w:left w:val="nil"/>
          <w:bottom w:val="nil"/>
          <w:right w:val="nil"/>
          <w:between w:val="nil"/>
        </w:pBdr>
        <w:ind w:left="0" w:firstLine="0"/>
        <w:contextualSpacing/>
        <w:rPr>
          <w:color w:val="000000"/>
        </w:rPr>
      </w:pPr>
      <w:r w:rsidRPr="00373474">
        <w:rPr>
          <w:color w:val="000000"/>
          <w:highlight w:val="yellow"/>
        </w:rPr>
        <w:t>Seed cells for laminin stimulation at 10,500 cells/cm</w:t>
      </w:r>
      <w:r w:rsidRPr="00373474">
        <w:rPr>
          <w:color w:val="000000"/>
          <w:highlight w:val="yellow"/>
          <w:vertAlign w:val="superscript"/>
        </w:rPr>
        <w:t>2</w:t>
      </w:r>
      <w:r w:rsidRPr="00373474">
        <w:rPr>
          <w:color w:val="000000"/>
          <w:highlight w:val="yellow"/>
        </w:rPr>
        <w:t xml:space="preserve"> in well plates or coverslip bottom dishes and culture for 2 days, using DgKI cells to generate fractal Ln1 and DgKO cells as negative controls.</w:t>
      </w:r>
      <w:r w:rsidR="00504BDD" w:rsidRPr="00373474">
        <w:rPr>
          <w:color w:val="000000"/>
          <w:highlight w:val="yellow"/>
        </w:rPr>
        <w:t xml:space="preserve"> </w:t>
      </w:r>
      <w:bookmarkStart w:id="15" w:name="_17dp8vu" w:colFirst="0" w:colLast="0"/>
      <w:bookmarkEnd w:id="15"/>
      <w:r w:rsidRPr="00373474">
        <w:rPr>
          <w:color w:val="000000"/>
          <w:highlight w:val="yellow"/>
        </w:rPr>
        <w:t xml:space="preserve">Thaw Ln-1 gently overnight on ice in a refrigerator, </w:t>
      </w:r>
      <w:r w:rsidR="00B43691" w:rsidRPr="00373474">
        <w:rPr>
          <w:color w:val="000000"/>
          <w:highlight w:val="yellow"/>
        </w:rPr>
        <w:t xml:space="preserve">and </w:t>
      </w:r>
      <w:r w:rsidRPr="00373474">
        <w:rPr>
          <w:color w:val="000000"/>
          <w:highlight w:val="yellow"/>
        </w:rPr>
        <w:t>then mix with induction medi</w:t>
      </w:r>
      <w:r w:rsidR="006C2FEF" w:rsidRPr="00373474">
        <w:rPr>
          <w:color w:val="000000"/>
          <w:highlight w:val="yellow"/>
        </w:rPr>
        <w:t>um</w:t>
      </w:r>
      <w:r w:rsidRPr="00373474">
        <w:rPr>
          <w:color w:val="000000"/>
          <w:highlight w:val="yellow"/>
        </w:rPr>
        <w:t xml:space="preserve"> of DMEM-F12 supplemented with 3 µg</w:t>
      </w:r>
      <w:r w:rsidR="00EB2FE4" w:rsidRPr="00373474">
        <w:rPr>
          <w:color w:val="000000"/>
          <w:highlight w:val="yellow"/>
        </w:rPr>
        <w:t>/mL</w:t>
      </w:r>
      <w:r w:rsidRPr="00373474">
        <w:rPr>
          <w:color w:val="000000"/>
          <w:highlight w:val="yellow"/>
        </w:rPr>
        <w:t xml:space="preserve"> prolactin, 2.8 </w:t>
      </w:r>
      <w:r w:rsidR="00B43691" w:rsidRPr="00373474">
        <w:rPr>
          <w:color w:val="000000"/>
          <w:highlight w:val="yellow"/>
        </w:rPr>
        <w:t>µM</w:t>
      </w:r>
      <w:r w:rsidRPr="00373474">
        <w:rPr>
          <w:color w:val="000000"/>
          <w:highlight w:val="yellow"/>
        </w:rPr>
        <w:t xml:space="preserve"> hydrocortisone, and 5 </w:t>
      </w:r>
      <w:r w:rsidR="00B43691" w:rsidRPr="00373474">
        <w:rPr>
          <w:color w:val="000000"/>
          <w:highlight w:val="yellow"/>
        </w:rPr>
        <w:t>µ</w:t>
      </w:r>
      <w:r w:rsidRPr="00373474">
        <w:rPr>
          <w:color w:val="000000"/>
          <w:highlight w:val="yellow"/>
        </w:rPr>
        <w:t>g</w:t>
      </w:r>
      <w:r w:rsidR="00EB2FE4" w:rsidRPr="00373474">
        <w:rPr>
          <w:color w:val="000000"/>
          <w:highlight w:val="yellow"/>
        </w:rPr>
        <w:t>/mL</w:t>
      </w:r>
      <w:r w:rsidRPr="00373474">
        <w:rPr>
          <w:color w:val="000000"/>
          <w:highlight w:val="yellow"/>
        </w:rPr>
        <w:t xml:space="preserve"> insulin</w:t>
      </w:r>
      <w:r w:rsidR="00504BDD" w:rsidRPr="00373474">
        <w:rPr>
          <w:color w:val="000000"/>
          <w:highlight w:val="yellow"/>
        </w:rPr>
        <w:t>.</w:t>
      </w:r>
      <w:r w:rsidR="00B90D04" w:rsidRPr="00373474">
        <w:rPr>
          <w:color w:val="000000"/>
          <w:highlight w:val="yellow"/>
        </w:rPr>
        <w:t xml:space="preserve"> </w:t>
      </w:r>
      <w:r w:rsidR="00504BDD" w:rsidRPr="00373474">
        <w:rPr>
          <w:color w:val="000000"/>
          <w:highlight w:val="yellow"/>
        </w:rPr>
        <w:t>For a 35</w:t>
      </w:r>
      <w:r w:rsidR="006C2FEF" w:rsidRPr="00373474">
        <w:rPr>
          <w:color w:val="000000"/>
          <w:highlight w:val="yellow"/>
        </w:rPr>
        <w:t xml:space="preserve"> </w:t>
      </w:r>
      <w:r w:rsidR="00504BDD" w:rsidRPr="00373474">
        <w:rPr>
          <w:color w:val="000000"/>
          <w:highlight w:val="yellow"/>
        </w:rPr>
        <w:t>mm dish, use 1</w:t>
      </w:r>
      <w:r w:rsidR="00EB2FE4" w:rsidRPr="00373474">
        <w:rPr>
          <w:color w:val="000000"/>
          <w:highlight w:val="yellow"/>
        </w:rPr>
        <w:t xml:space="preserve"> mL</w:t>
      </w:r>
      <w:r w:rsidR="00504BDD" w:rsidRPr="00373474">
        <w:rPr>
          <w:color w:val="000000"/>
          <w:highlight w:val="yellow"/>
        </w:rPr>
        <w:t xml:space="preserve"> </w:t>
      </w:r>
      <w:r w:rsidR="00B43691" w:rsidRPr="00373474">
        <w:rPr>
          <w:color w:val="000000"/>
          <w:highlight w:val="yellow"/>
        </w:rPr>
        <w:t xml:space="preserve">of </w:t>
      </w:r>
      <w:r w:rsidR="00504BDD" w:rsidRPr="00373474">
        <w:rPr>
          <w:color w:val="000000"/>
          <w:highlight w:val="yellow"/>
        </w:rPr>
        <w:t xml:space="preserve">induction media </w:t>
      </w:r>
      <w:r w:rsidR="00B43691" w:rsidRPr="00373474">
        <w:rPr>
          <w:color w:val="000000"/>
          <w:highlight w:val="yellow"/>
        </w:rPr>
        <w:t xml:space="preserve">with </w:t>
      </w:r>
      <w:r w:rsidR="00504BDD" w:rsidRPr="00373474">
        <w:rPr>
          <w:color w:val="000000"/>
          <w:highlight w:val="yellow"/>
        </w:rPr>
        <w:t>50-800</w:t>
      </w:r>
      <w:r w:rsidR="006C2FEF" w:rsidRPr="00373474">
        <w:rPr>
          <w:color w:val="000000"/>
          <w:highlight w:val="yellow"/>
        </w:rPr>
        <w:t xml:space="preserve"> </w:t>
      </w:r>
      <w:r w:rsidR="00B43691" w:rsidRPr="00373474">
        <w:rPr>
          <w:color w:val="000000"/>
          <w:highlight w:val="yellow"/>
        </w:rPr>
        <w:t>µ</w:t>
      </w:r>
      <w:r w:rsidR="00504BDD" w:rsidRPr="00373474">
        <w:rPr>
          <w:color w:val="000000"/>
          <w:highlight w:val="yellow"/>
        </w:rPr>
        <w:t>g of Ln1</w:t>
      </w:r>
      <w:r w:rsidR="00B43691" w:rsidRPr="00373474">
        <w:rPr>
          <w:color w:val="000000"/>
        </w:rPr>
        <w:t>.</w:t>
      </w:r>
    </w:p>
    <w:p w14:paraId="7E9E5B78" w14:textId="77777777" w:rsidR="00B43691" w:rsidRPr="00373474" w:rsidRDefault="00B43691" w:rsidP="00B43691">
      <w:pPr>
        <w:pStyle w:val="Normal1"/>
        <w:pBdr>
          <w:top w:val="nil"/>
          <w:left w:val="nil"/>
          <w:bottom w:val="nil"/>
          <w:right w:val="nil"/>
          <w:between w:val="nil"/>
        </w:pBdr>
        <w:contextualSpacing/>
        <w:rPr>
          <w:color w:val="000000"/>
        </w:rPr>
      </w:pPr>
    </w:p>
    <w:p w14:paraId="36D4D481" w14:textId="54C60BED" w:rsidR="00F24243" w:rsidRPr="00373474" w:rsidRDefault="00F24243" w:rsidP="00B43691">
      <w:pPr>
        <w:pStyle w:val="Normal1"/>
        <w:numPr>
          <w:ilvl w:val="1"/>
          <w:numId w:val="5"/>
        </w:numPr>
        <w:pBdr>
          <w:top w:val="nil"/>
          <w:left w:val="nil"/>
          <w:bottom w:val="nil"/>
          <w:right w:val="nil"/>
          <w:between w:val="nil"/>
        </w:pBdr>
        <w:ind w:left="0" w:firstLine="0"/>
        <w:contextualSpacing/>
        <w:rPr>
          <w:color w:val="000000"/>
        </w:rPr>
      </w:pPr>
      <w:r w:rsidRPr="00373474">
        <w:rPr>
          <w:color w:val="000000"/>
          <w:highlight w:val="yellow"/>
        </w:rPr>
        <w:t>If using fluorescent Ln1, mix</w:t>
      </w:r>
      <w:r w:rsidR="00504BDD" w:rsidRPr="00373474">
        <w:rPr>
          <w:color w:val="000000"/>
          <w:highlight w:val="yellow"/>
        </w:rPr>
        <w:t xml:space="preserve"> in</w:t>
      </w:r>
      <w:r w:rsidRPr="00373474">
        <w:rPr>
          <w:color w:val="000000"/>
          <w:highlight w:val="yellow"/>
        </w:rPr>
        <w:t xml:space="preserve"> at 50:1 wt/wt ratio.</w:t>
      </w:r>
      <w:r w:rsidR="00B90D04" w:rsidRPr="00373474">
        <w:rPr>
          <w:color w:val="000000"/>
          <w:highlight w:val="yellow"/>
        </w:rPr>
        <w:t xml:space="preserve"> </w:t>
      </w:r>
    </w:p>
    <w:p w14:paraId="4CC47391" w14:textId="77777777" w:rsidR="00B43691" w:rsidRPr="00373474" w:rsidRDefault="00B43691" w:rsidP="00B43691">
      <w:pPr>
        <w:pStyle w:val="Normal1"/>
        <w:pBdr>
          <w:top w:val="nil"/>
          <w:left w:val="nil"/>
          <w:bottom w:val="nil"/>
          <w:right w:val="nil"/>
          <w:between w:val="nil"/>
        </w:pBdr>
        <w:contextualSpacing/>
        <w:rPr>
          <w:color w:val="000000"/>
        </w:rPr>
      </w:pPr>
    </w:p>
    <w:p w14:paraId="1DE93241" w14:textId="2F739632" w:rsidR="00F24243" w:rsidRPr="00373474" w:rsidRDefault="00F24243" w:rsidP="00B43691">
      <w:pPr>
        <w:pStyle w:val="Normal1"/>
        <w:numPr>
          <w:ilvl w:val="1"/>
          <w:numId w:val="5"/>
        </w:numPr>
        <w:pBdr>
          <w:top w:val="nil"/>
          <w:left w:val="nil"/>
          <w:bottom w:val="nil"/>
          <w:right w:val="nil"/>
          <w:between w:val="nil"/>
        </w:pBdr>
        <w:ind w:left="0" w:firstLine="0"/>
        <w:contextualSpacing/>
        <w:rPr>
          <w:color w:val="000000"/>
        </w:rPr>
      </w:pPr>
      <w:r w:rsidRPr="00373474">
        <w:rPr>
          <w:color w:val="000000"/>
          <w:highlight w:val="yellow"/>
        </w:rPr>
        <w:t xml:space="preserve">Remove media from cells, and cover with laminin </w:t>
      </w:r>
      <w:r w:rsidR="0032534B" w:rsidRPr="00373474">
        <w:rPr>
          <w:color w:val="000000"/>
          <w:highlight w:val="yellow"/>
        </w:rPr>
        <w:t>and</w:t>
      </w:r>
      <w:r w:rsidRPr="00373474">
        <w:rPr>
          <w:color w:val="000000"/>
          <w:highlight w:val="yellow"/>
        </w:rPr>
        <w:t xml:space="preserve"> induction media</w:t>
      </w:r>
      <w:r w:rsidR="00793621" w:rsidRPr="00373474">
        <w:rPr>
          <w:color w:val="000000"/>
          <w:highlight w:val="yellow"/>
        </w:rPr>
        <w:t xml:space="preserve"> of DMEM-F12 supplemented with 3 µg/mL prolactin, 2.8 µM hydrocortisone, and 5 µg/mL insulin</w:t>
      </w:r>
      <w:r w:rsidR="00793621" w:rsidRPr="00373474">
        <w:rPr>
          <w:rStyle w:val="CommentReference"/>
        </w:rPr>
        <w:t xml:space="preserve"> </w:t>
      </w:r>
      <w:r w:rsidRPr="00373474">
        <w:rPr>
          <w:color w:val="000000"/>
          <w:highlight w:val="yellow"/>
        </w:rPr>
        <w:t xml:space="preserve"> </w:t>
      </w:r>
    </w:p>
    <w:p w14:paraId="1A4A31D8" w14:textId="77777777" w:rsidR="00B43691" w:rsidRPr="00373474" w:rsidRDefault="00B43691" w:rsidP="00B43691">
      <w:pPr>
        <w:pStyle w:val="Normal1"/>
        <w:pBdr>
          <w:top w:val="nil"/>
          <w:left w:val="nil"/>
          <w:bottom w:val="nil"/>
          <w:right w:val="nil"/>
          <w:between w:val="nil"/>
        </w:pBdr>
        <w:contextualSpacing/>
        <w:rPr>
          <w:color w:val="000000"/>
        </w:rPr>
      </w:pPr>
    </w:p>
    <w:p w14:paraId="1639B5D7" w14:textId="28EC8E54" w:rsidR="00F24243" w:rsidRPr="00373474" w:rsidRDefault="00F24243" w:rsidP="00B43691">
      <w:pPr>
        <w:pStyle w:val="Normal1"/>
        <w:numPr>
          <w:ilvl w:val="1"/>
          <w:numId w:val="5"/>
        </w:numPr>
        <w:pBdr>
          <w:top w:val="nil"/>
          <w:left w:val="nil"/>
          <w:bottom w:val="nil"/>
          <w:right w:val="nil"/>
          <w:between w:val="nil"/>
        </w:pBdr>
        <w:ind w:left="0" w:firstLine="0"/>
        <w:contextualSpacing/>
        <w:rPr>
          <w:color w:val="000000"/>
        </w:rPr>
      </w:pPr>
      <w:r w:rsidRPr="00373474">
        <w:rPr>
          <w:color w:val="000000"/>
          <w:highlight w:val="yellow"/>
        </w:rPr>
        <w:t xml:space="preserve">Culture cells for 2 days, </w:t>
      </w:r>
      <w:r w:rsidR="0032534B" w:rsidRPr="00373474">
        <w:rPr>
          <w:color w:val="000000"/>
          <w:highlight w:val="yellow"/>
        </w:rPr>
        <w:t xml:space="preserve">and </w:t>
      </w:r>
      <w:r w:rsidRPr="00373474">
        <w:rPr>
          <w:color w:val="000000"/>
          <w:highlight w:val="yellow"/>
        </w:rPr>
        <w:t xml:space="preserve">then fix with 10% formalin. </w:t>
      </w:r>
    </w:p>
    <w:p w14:paraId="3887FC8A" w14:textId="77777777" w:rsidR="00B43691" w:rsidRPr="00373474" w:rsidRDefault="00B43691" w:rsidP="00B43691">
      <w:pPr>
        <w:pStyle w:val="Normal1"/>
        <w:pBdr>
          <w:top w:val="nil"/>
          <w:left w:val="nil"/>
          <w:bottom w:val="nil"/>
          <w:right w:val="nil"/>
          <w:between w:val="nil"/>
        </w:pBdr>
        <w:contextualSpacing/>
        <w:rPr>
          <w:color w:val="000000"/>
        </w:rPr>
      </w:pPr>
    </w:p>
    <w:p w14:paraId="3F01C4DC" w14:textId="432D7F9F" w:rsidR="00F24243" w:rsidRPr="00373474" w:rsidRDefault="00F24243" w:rsidP="00B43691">
      <w:pPr>
        <w:pStyle w:val="Normal1"/>
        <w:numPr>
          <w:ilvl w:val="0"/>
          <w:numId w:val="1"/>
        </w:numPr>
        <w:pBdr>
          <w:top w:val="nil"/>
          <w:left w:val="nil"/>
          <w:bottom w:val="nil"/>
          <w:right w:val="nil"/>
          <w:between w:val="nil"/>
        </w:pBdr>
        <w:ind w:left="0" w:firstLine="0"/>
        <w:contextualSpacing/>
        <w:rPr>
          <w:b/>
          <w:color w:val="000000"/>
        </w:rPr>
      </w:pPr>
      <w:r w:rsidRPr="00373474">
        <w:rPr>
          <w:b/>
          <w:color w:val="000000"/>
        </w:rPr>
        <w:t>Characterization of laminin microstructure via optical microscopy</w:t>
      </w:r>
    </w:p>
    <w:p w14:paraId="4385DE17" w14:textId="77777777" w:rsidR="00B43691" w:rsidRPr="00373474" w:rsidRDefault="00B43691" w:rsidP="00B43691">
      <w:pPr>
        <w:pStyle w:val="Normal1"/>
        <w:pBdr>
          <w:top w:val="nil"/>
          <w:left w:val="nil"/>
          <w:bottom w:val="nil"/>
          <w:right w:val="nil"/>
          <w:between w:val="nil"/>
        </w:pBdr>
        <w:contextualSpacing/>
        <w:rPr>
          <w:b/>
          <w:color w:val="000000"/>
        </w:rPr>
      </w:pPr>
    </w:p>
    <w:p w14:paraId="41E9F7E6" w14:textId="6C3D6B33" w:rsidR="00F24243" w:rsidRPr="00373474" w:rsidRDefault="00F24243" w:rsidP="00B43691">
      <w:pPr>
        <w:pStyle w:val="Normal1"/>
        <w:numPr>
          <w:ilvl w:val="1"/>
          <w:numId w:val="6"/>
        </w:numPr>
        <w:pBdr>
          <w:top w:val="nil"/>
          <w:left w:val="nil"/>
          <w:bottom w:val="nil"/>
          <w:right w:val="nil"/>
          <w:between w:val="nil"/>
        </w:pBdr>
        <w:ind w:left="0" w:firstLine="0"/>
        <w:contextualSpacing/>
        <w:rPr>
          <w:color w:val="000000"/>
        </w:rPr>
      </w:pPr>
      <w:r w:rsidRPr="00373474">
        <w:rPr>
          <w:color w:val="000000"/>
        </w:rPr>
        <w:t>Collect fixed samples and wash 3 times with 1</w:t>
      </w:r>
      <w:r w:rsidR="0032534B" w:rsidRPr="00373474">
        <w:rPr>
          <w:color w:val="000000"/>
        </w:rPr>
        <w:t>x</w:t>
      </w:r>
      <w:r w:rsidRPr="00373474">
        <w:rPr>
          <w:color w:val="000000"/>
        </w:rPr>
        <w:t xml:space="preserve"> PBS at room temperature for 5 min</w:t>
      </w:r>
      <w:r w:rsidR="00B43691" w:rsidRPr="00373474">
        <w:rPr>
          <w:color w:val="000000"/>
        </w:rPr>
        <w:t>.</w:t>
      </w:r>
    </w:p>
    <w:p w14:paraId="1B5778BE" w14:textId="77777777" w:rsidR="00B43691" w:rsidRPr="00373474" w:rsidRDefault="00B43691" w:rsidP="00B43691">
      <w:pPr>
        <w:pStyle w:val="Normal1"/>
        <w:pBdr>
          <w:top w:val="nil"/>
          <w:left w:val="nil"/>
          <w:bottom w:val="nil"/>
          <w:right w:val="nil"/>
          <w:between w:val="nil"/>
        </w:pBdr>
        <w:contextualSpacing/>
        <w:rPr>
          <w:color w:val="000000"/>
        </w:rPr>
      </w:pPr>
    </w:p>
    <w:p w14:paraId="11113377" w14:textId="7240D9A6" w:rsidR="00B43691" w:rsidRPr="00373474" w:rsidRDefault="00F24243" w:rsidP="00B43691">
      <w:pPr>
        <w:pStyle w:val="Normal1"/>
        <w:numPr>
          <w:ilvl w:val="1"/>
          <w:numId w:val="6"/>
        </w:numPr>
        <w:pBdr>
          <w:top w:val="nil"/>
          <w:left w:val="nil"/>
          <w:bottom w:val="nil"/>
          <w:right w:val="nil"/>
          <w:between w:val="nil"/>
        </w:pBdr>
        <w:ind w:left="0" w:firstLine="0"/>
        <w:contextualSpacing/>
        <w:rPr>
          <w:color w:val="000000"/>
        </w:rPr>
      </w:pPr>
      <w:r w:rsidRPr="00373474">
        <w:rPr>
          <w:color w:val="000000"/>
        </w:rPr>
        <w:t xml:space="preserve">Block and permeabilize samples in </w:t>
      </w:r>
      <w:r w:rsidR="00B43691" w:rsidRPr="00373474">
        <w:rPr>
          <w:color w:val="000000"/>
        </w:rPr>
        <w:t xml:space="preserve">1x </w:t>
      </w:r>
      <w:r w:rsidRPr="00373474">
        <w:rPr>
          <w:color w:val="000000"/>
        </w:rPr>
        <w:t>PBS</w:t>
      </w:r>
      <w:r w:rsidR="00B43691" w:rsidRPr="00373474">
        <w:rPr>
          <w:color w:val="000000"/>
        </w:rPr>
        <w:t xml:space="preserve"> with</w:t>
      </w:r>
      <w:r w:rsidRPr="00373474">
        <w:rPr>
          <w:color w:val="000000"/>
        </w:rPr>
        <w:t xml:space="preserve"> 0.5% </w:t>
      </w:r>
      <w:r w:rsidR="00B43691" w:rsidRPr="00373474">
        <w:rPr>
          <w:color w:val="000000"/>
        </w:rPr>
        <w:t>T</w:t>
      </w:r>
      <w:r w:rsidRPr="00373474">
        <w:rPr>
          <w:color w:val="000000"/>
        </w:rPr>
        <w:t>riton X-100</w:t>
      </w:r>
      <w:r w:rsidR="00B43691" w:rsidRPr="00373474">
        <w:rPr>
          <w:color w:val="000000"/>
        </w:rPr>
        <w:t xml:space="preserve">, </w:t>
      </w:r>
      <w:r w:rsidRPr="00373474">
        <w:rPr>
          <w:color w:val="000000"/>
        </w:rPr>
        <w:t>3% bovine serum albumin</w:t>
      </w:r>
      <w:r w:rsidR="00B43691" w:rsidRPr="00373474">
        <w:rPr>
          <w:color w:val="000000"/>
        </w:rPr>
        <w:t xml:space="preserve">, </w:t>
      </w:r>
      <w:r w:rsidRPr="00373474">
        <w:rPr>
          <w:color w:val="000000"/>
        </w:rPr>
        <w:t>10% goat seru</w:t>
      </w:r>
      <w:r w:rsidR="00B43691" w:rsidRPr="00373474">
        <w:rPr>
          <w:color w:val="000000"/>
        </w:rPr>
        <w:t xml:space="preserve">m, and 40 µg/mL </w:t>
      </w:r>
      <w:r w:rsidRPr="00373474">
        <w:rPr>
          <w:color w:val="000000"/>
        </w:rPr>
        <w:t xml:space="preserve">anti-mouse blocking antibody fragment for 1 </w:t>
      </w:r>
      <w:r w:rsidR="00B43691" w:rsidRPr="00373474">
        <w:rPr>
          <w:color w:val="000000"/>
        </w:rPr>
        <w:t>h</w:t>
      </w:r>
      <w:r w:rsidRPr="00373474">
        <w:rPr>
          <w:color w:val="000000"/>
        </w:rPr>
        <w:t xml:space="preserve"> at room temperature in a humidified chamber. </w:t>
      </w:r>
    </w:p>
    <w:p w14:paraId="533321A4" w14:textId="77777777" w:rsidR="00B43691" w:rsidRPr="00373474" w:rsidRDefault="00B43691" w:rsidP="00B43691">
      <w:pPr>
        <w:pStyle w:val="ListParagraph"/>
        <w:ind w:left="0"/>
        <w:rPr>
          <w:color w:val="000000"/>
        </w:rPr>
      </w:pPr>
    </w:p>
    <w:p w14:paraId="3AB3AF7A" w14:textId="7E3B70CC" w:rsidR="00B43691" w:rsidRPr="00373474" w:rsidRDefault="00B43691" w:rsidP="00B43691">
      <w:pPr>
        <w:pStyle w:val="Normal1"/>
        <w:pBdr>
          <w:top w:val="nil"/>
          <w:left w:val="nil"/>
          <w:bottom w:val="nil"/>
          <w:right w:val="nil"/>
          <w:between w:val="nil"/>
        </w:pBdr>
        <w:contextualSpacing/>
        <w:rPr>
          <w:color w:val="000000"/>
        </w:rPr>
      </w:pPr>
      <w:r w:rsidRPr="00373474">
        <w:rPr>
          <w:color w:val="000000"/>
        </w:rPr>
        <w:t>NOTE</w:t>
      </w:r>
      <w:r w:rsidR="00F24243" w:rsidRPr="00373474">
        <w:rPr>
          <w:color w:val="000000"/>
        </w:rPr>
        <w:t>: Triton X-100 is hazardous</w:t>
      </w:r>
      <w:r w:rsidR="0032534B" w:rsidRPr="00373474">
        <w:rPr>
          <w:color w:val="000000"/>
        </w:rPr>
        <w:t xml:space="preserve">. Handle </w:t>
      </w:r>
      <w:r w:rsidR="00F24243" w:rsidRPr="00373474">
        <w:rPr>
          <w:color w:val="000000"/>
        </w:rPr>
        <w:t>with gloves and eye protection and dispose of appropriately.</w:t>
      </w:r>
      <w:r w:rsidR="00B90D04" w:rsidRPr="00373474">
        <w:rPr>
          <w:color w:val="000000"/>
        </w:rPr>
        <w:t xml:space="preserve"> </w:t>
      </w:r>
    </w:p>
    <w:p w14:paraId="02EA9800" w14:textId="77777777" w:rsidR="00B43691" w:rsidRPr="00373474" w:rsidRDefault="00B43691" w:rsidP="00B43691">
      <w:pPr>
        <w:pStyle w:val="Normal1"/>
        <w:pBdr>
          <w:top w:val="nil"/>
          <w:left w:val="nil"/>
          <w:bottom w:val="nil"/>
          <w:right w:val="nil"/>
          <w:between w:val="nil"/>
        </w:pBdr>
        <w:contextualSpacing/>
        <w:rPr>
          <w:color w:val="000000"/>
        </w:rPr>
      </w:pPr>
    </w:p>
    <w:p w14:paraId="476E8435" w14:textId="309F11D4" w:rsidR="00F24243" w:rsidRPr="00373474" w:rsidRDefault="00F24243" w:rsidP="00B43691">
      <w:pPr>
        <w:pStyle w:val="Normal1"/>
        <w:numPr>
          <w:ilvl w:val="1"/>
          <w:numId w:val="6"/>
        </w:numPr>
        <w:pBdr>
          <w:top w:val="nil"/>
          <w:left w:val="nil"/>
          <w:bottom w:val="nil"/>
          <w:right w:val="nil"/>
          <w:between w:val="nil"/>
        </w:pBdr>
        <w:ind w:left="0" w:firstLine="0"/>
        <w:contextualSpacing/>
        <w:rPr>
          <w:color w:val="000000"/>
        </w:rPr>
      </w:pPr>
      <w:r w:rsidRPr="00373474">
        <w:rPr>
          <w:color w:val="000000"/>
        </w:rPr>
        <w:t>Mix anti-laminin antibody</w:t>
      </w:r>
      <w:r w:rsidR="00793621" w:rsidRPr="00373474">
        <w:rPr>
          <w:color w:val="000000"/>
        </w:rPr>
        <w:t xml:space="preserve"> at a dilution of 1:100</w:t>
      </w:r>
      <w:r w:rsidRPr="00373474">
        <w:rPr>
          <w:color w:val="000000"/>
        </w:rPr>
        <w:t xml:space="preserve"> with </w:t>
      </w:r>
      <w:r w:rsidR="00B43691" w:rsidRPr="00373474">
        <w:rPr>
          <w:color w:val="000000"/>
        </w:rPr>
        <w:t xml:space="preserve">1x </w:t>
      </w:r>
      <w:r w:rsidRPr="00373474">
        <w:rPr>
          <w:color w:val="000000"/>
        </w:rPr>
        <w:t xml:space="preserve">PBS </w:t>
      </w:r>
      <w:r w:rsidR="00B43691" w:rsidRPr="00373474">
        <w:rPr>
          <w:color w:val="000000"/>
        </w:rPr>
        <w:t>with</w:t>
      </w:r>
      <w:r w:rsidRPr="00373474">
        <w:rPr>
          <w:color w:val="000000"/>
        </w:rPr>
        <w:t xml:space="preserve"> 0.5% </w:t>
      </w:r>
      <w:r w:rsidR="00B43691" w:rsidRPr="00373474">
        <w:rPr>
          <w:color w:val="000000"/>
        </w:rPr>
        <w:t>T</w:t>
      </w:r>
      <w:r w:rsidRPr="00373474">
        <w:rPr>
          <w:color w:val="000000"/>
        </w:rPr>
        <w:t xml:space="preserve">riton X-100 </w:t>
      </w:r>
      <w:r w:rsidR="00B43691" w:rsidRPr="00373474">
        <w:rPr>
          <w:color w:val="000000"/>
        </w:rPr>
        <w:t>and</w:t>
      </w:r>
      <w:r w:rsidRPr="00373474">
        <w:rPr>
          <w:color w:val="000000"/>
        </w:rPr>
        <w:t xml:space="preserve"> 3% BSA and add to samples for 2 </w:t>
      </w:r>
      <w:r w:rsidR="00B43691" w:rsidRPr="00373474">
        <w:rPr>
          <w:color w:val="000000"/>
        </w:rPr>
        <w:t>h</w:t>
      </w:r>
      <w:r w:rsidRPr="00373474">
        <w:rPr>
          <w:color w:val="000000"/>
        </w:rPr>
        <w:t xml:space="preserve"> at room temperature or overnight at 4</w:t>
      </w:r>
      <w:r w:rsidR="0032534B" w:rsidRPr="00373474">
        <w:rPr>
          <w:color w:val="000000"/>
        </w:rPr>
        <w:t xml:space="preserve"> </w:t>
      </w:r>
      <w:r w:rsidRPr="00373474">
        <w:rPr>
          <w:color w:val="000000"/>
        </w:rPr>
        <w:t>°C in</w:t>
      </w:r>
      <w:r w:rsidR="00504BDD" w:rsidRPr="00373474">
        <w:rPr>
          <w:color w:val="000000"/>
        </w:rPr>
        <w:t xml:space="preserve"> a</w:t>
      </w:r>
      <w:r w:rsidRPr="00373474">
        <w:rPr>
          <w:color w:val="000000"/>
        </w:rPr>
        <w:t xml:space="preserve"> humidified chamber</w:t>
      </w:r>
      <w:r w:rsidR="00504BDD" w:rsidRPr="00373474">
        <w:rPr>
          <w:color w:val="000000"/>
        </w:rPr>
        <w:t xml:space="preserve"> (</w:t>
      </w:r>
      <w:r w:rsidR="0032534B" w:rsidRPr="00373474">
        <w:rPr>
          <w:color w:val="000000"/>
        </w:rPr>
        <w:t>typically</w:t>
      </w:r>
      <w:r w:rsidR="00504BDD" w:rsidRPr="00373474">
        <w:rPr>
          <w:color w:val="000000"/>
        </w:rPr>
        <w:t xml:space="preserve"> use tip boxes with a wet </w:t>
      </w:r>
      <w:r w:rsidR="00B43691" w:rsidRPr="00373474">
        <w:rPr>
          <w:color w:val="000000"/>
        </w:rPr>
        <w:t>laboratory wipe</w:t>
      </w:r>
      <w:r w:rsidR="00504BDD" w:rsidRPr="00373474">
        <w:rPr>
          <w:color w:val="000000"/>
        </w:rPr>
        <w:t xml:space="preserve"> in the bottom)</w:t>
      </w:r>
      <w:r w:rsidRPr="00373474">
        <w:rPr>
          <w:color w:val="000000"/>
        </w:rPr>
        <w:t>.</w:t>
      </w:r>
    </w:p>
    <w:p w14:paraId="2CD4AE4C" w14:textId="77777777" w:rsidR="00B43691" w:rsidRPr="00373474" w:rsidRDefault="00B43691" w:rsidP="00B43691">
      <w:pPr>
        <w:pStyle w:val="Normal1"/>
        <w:pBdr>
          <w:top w:val="nil"/>
          <w:left w:val="nil"/>
          <w:bottom w:val="nil"/>
          <w:right w:val="nil"/>
          <w:between w:val="nil"/>
        </w:pBdr>
        <w:contextualSpacing/>
        <w:rPr>
          <w:color w:val="000000"/>
        </w:rPr>
      </w:pPr>
    </w:p>
    <w:p w14:paraId="75D2BAE5" w14:textId="40FD3394" w:rsidR="00F24243" w:rsidRPr="00373474" w:rsidRDefault="00F24243" w:rsidP="00B43691">
      <w:pPr>
        <w:pStyle w:val="Normal1"/>
        <w:numPr>
          <w:ilvl w:val="1"/>
          <w:numId w:val="6"/>
        </w:numPr>
        <w:pBdr>
          <w:top w:val="nil"/>
          <w:left w:val="nil"/>
          <w:bottom w:val="nil"/>
          <w:right w:val="nil"/>
          <w:between w:val="nil"/>
        </w:pBdr>
        <w:ind w:left="0" w:firstLine="0"/>
        <w:contextualSpacing/>
        <w:rPr>
          <w:color w:val="000000"/>
        </w:rPr>
      </w:pPr>
      <w:r w:rsidRPr="00373474">
        <w:rPr>
          <w:color w:val="000000"/>
        </w:rPr>
        <w:t>Remove primary antibody and wash 3 times with 1</w:t>
      </w:r>
      <w:r w:rsidR="00B43691" w:rsidRPr="00373474">
        <w:rPr>
          <w:color w:val="000000"/>
        </w:rPr>
        <w:t>x</w:t>
      </w:r>
      <w:r w:rsidRPr="00373474">
        <w:rPr>
          <w:color w:val="000000"/>
        </w:rPr>
        <w:t xml:space="preserve"> PBS </w:t>
      </w:r>
      <w:r w:rsidR="00B43691" w:rsidRPr="00373474">
        <w:rPr>
          <w:color w:val="000000"/>
        </w:rPr>
        <w:t>with 0.5% Triton X-100 and 3% BSA</w:t>
      </w:r>
      <w:r w:rsidRPr="00373474">
        <w:rPr>
          <w:color w:val="000000"/>
        </w:rPr>
        <w:t>.</w:t>
      </w:r>
    </w:p>
    <w:p w14:paraId="598BC242" w14:textId="77777777" w:rsidR="00B43691" w:rsidRPr="00373474" w:rsidRDefault="00B43691" w:rsidP="00B43691">
      <w:pPr>
        <w:pStyle w:val="Normal1"/>
        <w:pBdr>
          <w:top w:val="nil"/>
          <w:left w:val="nil"/>
          <w:bottom w:val="nil"/>
          <w:right w:val="nil"/>
          <w:between w:val="nil"/>
        </w:pBdr>
        <w:contextualSpacing/>
        <w:rPr>
          <w:color w:val="000000"/>
        </w:rPr>
      </w:pPr>
    </w:p>
    <w:p w14:paraId="3058D4A2" w14:textId="75655E11" w:rsidR="00F24243" w:rsidRPr="00373474" w:rsidRDefault="00F24243" w:rsidP="00B43691">
      <w:pPr>
        <w:pStyle w:val="Normal1"/>
        <w:numPr>
          <w:ilvl w:val="1"/>
          <w:numId w:val="6"/>
        </w:numPr>
        <w:pBdr>
          <w:top w:val="nil"/>
          <w:left w:val="nil"/>
          <w:bottom w:val="nil"/>
          <w:right w:val="nil"/>
          <w:between w:val="nil"/>
        </w:pBdr>
        <w:ind w:left="0" w:firstLine="0"/>
        <w:contextualSpacing/>
        <w:rPr>
          <w:color w:val="000000"/>
        </w:rPr>
      </w:pPr>
      <w:r w:rsidRPr="00373474">
        <w:rPr>
          <w:color w:val="000000"/>
        </w:rPr>
        <w:t xml:space="preserve">Add an appropriate secondary antibody </w:t>
      </w:r>
      <w:r w:rsidR="00793621" w:rsidRPr="00373474">
        <w:rPr>
          <w:color w:val="000000"/>
        </w:rPr>
        <w:t xml:space="preserve">at a dilution of 1:500 </w:t>
      </w:r>
      <w:r w:rsidRPr="00373474">
        <w:rPr>
          <w:color w:val="000000"/>
        </w:rPr>
        <w:t xml:space="preserve">to samples </w:t>
      </w:r>
      <w:r w:rsidR="00504BDD" w:rsidRPr="00373474">
        <w:rPr>
          <w:color w:val="000000"/>
        </w:rPr>
        <w:t xml:space="preserve">in </w:t>
      </w:r>
      <w:r w:rsidR="00B43691" w:rsidRPr="00373474">
        <w:rPr>
          <w:color w:val="000000"/>
        </w:rPr>
        <w:t xml:space="preserve">1x PBS with 0.5% Triton X-100 and 3% BSA </w:t>
      </w:r>
      <w:r w:rsidR="00504BDD" w:rsidRPr="00373474">
        <w:rPr>
          <w:color w:val="000000"/>
        </w:rPr>
        <w:t xml:space="preserve">and </w:t>
      </w:r>
      <w:r w:rsidRPr="00373474">
        <w:rPr>
          <w:color w:val="000000"/>
        </w:rPr>
        <w:t xml:space="preserve">incubate at room temperature in </w:t>
      </w:r>
      <w:r w:rsidR="0032534B" w:rsidRPr="00373474">
        <w:rPr>
          <w:color w:val="000000"/>
        </w:rPr>
        <w:t xml:space="preserve">the </w:t>
      </w:r>
      <w:r w:rsidRPr="00373474">
        <w:rPr>
          <w:color w:val="000000"/>
        </w:rPr>
        <w:t xml:space="preserve">dark in </w:t>
      </w:r>
      <w:r w:rsidR="0032534B" w:rsidRPr="00373474">
        <w:rPr>
          <w:color w:val="000000"/>
        </w:rPr>
        <w:t xml:space="preserve">a </w:t>
      </w:r>
      <w:r w:rsidRPr="00373474">
        <w:rPr>
          <w:color w:val="000000"/>
        </w:rPr>
        <w:t xml:space="preserve">humidified chamber. </w:t>
      </w:r>
    </w:p>
    <w:p w14:paraId="157FC99F" w14:textId="77777777" w:rsidR="00B43691" w:rsidRPr="00373474" w:rsidRDefault="00B43691" w:rsidP="00B43691">
      <w:pPr>
        <w:pStyle w:val="Normal1"/>
        <w:pBdr>
          <w:top w:val="nil"/>
          <w:left w:val="nil"/>
          <w:bottom w:val="nil"/>
          <w:right w:val="nil"/>
          <w:between w:val="nil"/>
        </w:pBdr>
        <w:contextualSpacing/>
        <w:rPr>
          <w:color w:val="000000"/>
        </w:rPr>
      </w:pPr>
    </w:p>
    <w:p w14:paraId="5AE224FD" w14:textId="3A487174" w:rsidR="00F24243" w:rsidRPr="00373474" w:rsidRDefault="00F24243" w:rsidP="00B43691">
      <w:pPr>
        <w:pStyle w:val="Normal1"/>
        <w:numPr>
          <w:ilvl w:val="1"/>
          <w:numId w:val="6"/>
        </w:numPr>
        <w:pBdr>
          <w:top w:val="nil"/>
          <w:left w:val="nil"/>
          <w:bottom w:val="nil"/>
          <w:right w:val="nil"/>
          <w:between w:val="nil"/>
        </w:pBdr>
        <w:ind w:left="0" w:firstLine="0"/>
        <w:contextualSpacing/>
        <w:rPr>
          <w:color w:val="000000"/>
        </w:rPr>
      </w:pPr>
      <w:r w:rsidRPr="00373474">
        <w:rPr>
          <w:color w:val="000000"/>
        </w:rPr>
        <w:t>Remove secondary antibody and wash 3 times with 1</w:t>
      </w:r>
      <w:r w:rsidR="0032534B" w:rsidRPr="00373474">
        <w:rPr>
          <w:color w:val="000000"/>
        </w:rPr>
        <w:t>x</w:t>
      </w:r>
      <w:r w:rsidRPr="00373474">
        <w:rPr>
          <w:color w:val="000000"/>
        </w:rPr>
        <w:t xml:space="preserve"> PBS </w:t>
      </w:r>
      <w:r w:rsidR="00B43691" w:rsidRPr="00373474">
        <w:rPr>
          <w:color w:val="000000"/>
        </w:rPr>
        <w:t xml:space="preserve">with 0.5% Triton X-100 and 3% </w:t>
      </w:r>
      <w:r w:rsidR="00B43691" w:rsidRPr="00373474">
        <w:rPr>
          <w:color w:val="000000"/>
        </w:rPr>
        <w:lastRenderedPageBreak/>
        <w:t>BSA.</w:t>
      </w:r>
    </w:p>
    <w:p w14:paraId="0DF0DD6C" w14:textId="77777777" w:rsidR="00B43691" w:rsidRPr="00373474" w:rsidRDefault="00B43691" w:rsidP="00B43691">
      <w:pPr>
        <w:pStyle w:val="Normal1"/>
        <w:pBdr>
          <w:top w:val="nil"/>
          <w:left w:val="nil"/>
          <w:bottom w:val="nil"/>
          <w:right w:val="nil"/>
          <w:between w:val="nil"/>
        </w:pBdr>
        <w:contextualSpacing/>
        <w:rPr>
          <w:color w:val="000000"/>
        </w:rPr>
      </w:pPr>
    </w:p>
    <w:p w14:paraId="30B1EB75" w14:textId="56CFF25A" w:rsidR="00F24243" w:rsidRPr="00373474" w:rsidRDefault="00F24243" w:rsidP="00B43691">
      <w:pPr>
        <w:pStyle w:val="Normal1"/>
        <w:numPr>
          <w:ilvl w:val="1"/>
          <w:numId w:val="6"/>
        </w:numPr>
        <w:pBdr>
          <w:top w:val="nil"/>
          <w:left w:val="nil"/>
          <w:bottom w:val="nil"/>
          <w:right w:val="nil"/>
          <w:between w:val="nil"/>
        </w:pBdr>
        <w:ind w:left="0" w:firstLine="0"/>
        <w:contextualSpacing/>
        <w:rPr>
          <w:color w:val="000000"/>
        </w:rPr>
      </w:pPr>
      <w:r w:rsidRPr="00373474">
        <w:rPr>
          <w:color w:val="000000"/>
        </w:rPr>
        <w:t xml:space="preserve">For samples containing cells, add </w:t>
      </w:r>
      <w:r w:rsidR="00763430" w:rsidRPr="00373474">
        <w:rPr>
          <w:color w:val="000000"/>
        </w:rPr>
        <w:t xml:space="preserve">6 µM </w:t>
      </w:r>
      <w:r w:rsidRPr="00373474">
        <w:rPr>
          <w:color w:val="000000"/>
        </w:rPr>
        <w:t>phalloidin</w:t>
      </w:r>
      <w:r w:rsidR="00763430" w:rsidRPr="00373474">
        <w:rPr>
          <w:color w:val="000000"/>
        </w:rPr>
        <w:t xml:space="preserve"> </w:t>
      </w:r>
      <w:r w:rsidRPr="00373474">
        <w:rPr>
          <w:color w:val="000000"/>
        </w:rPr>
        <w:t xml:space="preserve">for 45 min, followed by 3 washes with PBS </w:t>
      </w:r>
      <w:r w:rsidR="00B43691" w:rsidRPr="00373474">
        <w:rPr>
          <w:color w:val="000000"/>
        </w:rPr>
        <w:t>with 0.5% Triton X-100 and 3% BSA</w:t>
      </w:r>
      <w:r w:rsidRPr="00373474">
        <w:rPr>
          <w:color w:val="000000"/>
        </w:rPr>
        <w:t>, and followed by 3 washes with PBS</w:t>
      </w:r>
      <w:r w:rsidR="0032534B" w:rsidRPr="00373474">
        <w:rPr>
          <w:color w:val="000000"/>
        </w:rPr>
        <w:t>. T</w:t>
      </w:r>
      <w:r w:rsidRPr="00373474">
        <w:rPr>
          <w:color w:val="000000"/>
        </w:rPr>
        <w:t xml:space="preserve">hen stain with </w:t>
      </w:r>
      <w:r w:rsidR="00793621" w:rsidRPr="00373474">
        <w:rPr>
          <w:color w:val="000000"/>
        </w:rPr>
        <w:t>0.1</w:t>
      </w:r>
      <w:r w:rsidR="00763430" w:rsidRPr="00373474">
        <w:rPr>
          <w:color w:val="000000"/>
        </w:rPr>
        <w:t xml:space="preserve"> µ</w:t>
      </w:r>
      <w:r w:rsidR="00793621" w:rsidRPr="00373474">
        <w:rPr>
          <w:color w:val="000000"/>
        </w:rPr>
        <w:t>g/m</w:t>
      </w:r>
      <w:r w:rsidR="00763430" w:rsidRPr="00373474">
        <w:rPr>
          <w:color w:val="000000"/>
        </w:rPr>
        <w:t xml:space="preserve">L </w:t>
      </w:r>
      <w:r w:rsidRPr="00373474">
        <w:rPr>
          <w:color w:val="000000"/>
        </w:rPr>
        <w:t xml:space="preserve">DAPI in PBS for 5 minutes. </w:t>
      </w:r>
    </w:p>
    <w:p w14:paraId="4AF07C97" w14:textId="77777777" w:rsidR="00B43691" w:rsidRPr="00373474" w:rsidRDefault="00B43691" w:rsidP="00B43691">
      <w:pPr>
        <w:pStyle w:val="Normal1"/>
        <w:pBdr>
          <w:top w:val="nil"/>
          <w:left w:val="nil"/>
          <w:bottom w:val="nil"/>
          <w:right w:val="nil"/>
          <w:between w:val="nil"/>
        </w:pBdr>
        <w:contextualSpacing/>
        <w:rPr>
          <w:color w:val="000000"/>
        </w:rPr>
      </w:pPr>
    </w:p>
    <w:p w14:paraId="34A2B069" w14:textId="77DA97FA" w:rsidR="00F24243" w:rsidRPr="00373474" w:rsidRDefault="00F24243" w:rsidP="00B43691">
      <w:pPr>
        <w:pStyle w:val="Normal1"/>
        <w:numPr>
          <w:ilvl w:val="1"/>
          <w:numId w:val="6"/>
        </w:numPr>
        <w:pBdr>
          <w:top w:val="nil"/>
          <w:left w:val="nil"/>
          <w:bottom w:val="nil"/>
          <w:right w:val="nil"/>
          <w:between w:val="nil"/>
        </w:pBdr>
        <w:ind w:left="0" w:firstLine="0"/>
        <w:contextualSpacing/>
        <w:rPr>
          <w:color w:val="000000"/>
        </w:rPr>
      </w:pPr>
      <w:r w:rsidRPr="00373474">
        <w:rPr>
          <w:color w:val="000000"/>
        </w:rPr>
        <w:t xml:space="preserve">Mount samples if </w:t>
      </w:r>
      <w:r w:rsidR="00504BDD" w:rsidRPr="00373474">
        <w:rPr>
          <w:color w:val="000000"/>
        </w:rPr>
        <w:t>appropriate</w:t>
      </w:r>
      <w:r w:rsidRPr="00373474">
        <w:rPr>
          <w:color w:val="000000"/>
        </w:rPr>
        <w:t>.</w:t>
      </w:r>
    </w:p>
    <w:p w14:paraId="18053E78" w14:textId="77777777" w:rsidR="00B43691" w:rsidRPr="00373474" w:rsidRDefault="00B43691" w:rsidP="00B43691">
      <w:pPr>
        <w:pStyle w:val="Normal1"/>
        <w:pBdr>
          <w:top w:val="nil"/>
          <w:left w:val="nil"/>
          <w:bottom w:val="nil"/>
          <w:right w:val="nil"/>
          <w:between w:val="nil"/>
        </w:pBdr>
        <w:contextualSpacing/>
        <w:rPr>
          <w:color w:val="000000"/>
        </w:rPr>
      </w:pPr>
    </w:p>
    <w:p w14:paraId="60567BDE" w14:textId="68630D2D" w:rsidR="00F24243" w:rsidRPr="00373474" w:rsidRDefault="00F24243" w:rsidP="00B43691">
      <w:pPr>
        <w:pStyle w:val="Normal1"/>
        <w:numPr>
          <w:ilvl w:val="1"/>
          <w:numId w:val="6"/>
        </w:numPr>
        <w:pBdr>
          <w:top w:val="nil"/>
          <w:left w:val="nil"/>
          <w:bottom w:val="nil"/>
          <w:right w:val="nil"/>
          <w:between w:val="nil"/>
        </w:pBdr>
        <w:ind w:left="0" w:firstLine="0"/>
        <w:contextualSpacing/>
        <w:rPr>
          <w:color w:val="000000"/>
          <w:highlight w:val="yellow"/>
        </w:rPr>
      </w:pPr>
      <w:r w:rsidRPr="00373474">
        <w:rPr>
          <w:color w:val="000000"/>
          <w:highlight w:val="yellow"/>
        </w:rPr>
        <w:t>Image ln-1 structure using high resolution confocal microscopy</w:t>
      </w:r>
      <w:bookmarkStart w:id="16" w:name="_3rdcrjn" w:colFirst="0" w:colLast="0"/>
      <w:bookmarkEnd w:id="16"/>
      <w:r w:rsidRPr="00373474">
        <w:rPr>
          <w:color w:val="000000"/>
          <w:highlight w:val="yellow"/>
        </w:rPr>
        <w:t xml:space="preserve">. </w:t>
      </w:r>
      <w:r w:rsidR="00B43691" w:rsidRPr="00373474">
        <w:rPr>
          <w:color w:val="000000"/>
          <w:highlight w:val="yellow"/>
        </w:rPr>
        <w:t>Use a</w:t>
      </w:r>
      <w:r w:rsidRPr="00373474">
        <w:rPr>
          <w:color w:val="000000"/>
          <w:highlight w:val="yellow"/>
        </w:rPr>
        <w:t xml:space="preserve"> laser scanning microscope equipped with immersion objectives (water immersion Plan Apochromat 40X/1.1NA or oil immersion Plan Apochromat 63X/1.4NA). </w:t>
      </w:r>
    </w:p>
    <w:p w14:paraId="0CF640DC" w14:textId="77777777" w:rsidR="00B43691" w:rsidRPr="00373474" w:rsidRDefault="00B43691" w:rsidP="00B43691">
      <w:pPr>
        <w:pStyle w:val="Normal1"/>
        <w:pBdr>
          <w:top w:val="nil"/>
          <w:left w:val="nil"/>
          <w:bottom w:val="nil"/>
          <w:right w:val="nil"/>
          <w:between w:val="nil"/>
        </w:pBdr>
        <w:contextualSpacing/>
        <w:rPr>
          <w:color w:val="000000"/>
          <w:highlight w:val="yellow"/>
        </w:rPr>
      </w:pPr>
    </w:p>
    <w:p w14:paraId="70DAD7AD" w14:textId="24200F30" w:rsidR="00F24243" w:rsidRPr="00373474" w:rsidRDefault="00F24243" w:rsidP="00B43691">
      <w:pPr>
        <w:pStyle w:val="Normal1"/>
        <w:numPr>
          <w:ilvl w:val="0"/>
          <w:numId w:val="1"/>
        </w:numPr>
        <w:pBdr>
          <w:top w:val="nil"/>
          <w:left w:val="nil"/>
          <w:bottom w:val="nil"/>
          <w:right w:val="nil"/>
          <w:between w:val="nil"/>
        </w:pBdr>
        <w:ind w:left="0" w:firstLine="0"/>
        <w:contextualSpacing/>
        <w:rPr>
          <w:color w:val="000000"/>
          <w:highlight w:val="yellow"/>
        </w:rPr>
      </w:pPr>
      <w:bookmarkStart w:id="17" w:name="_26in1rg" w:colFirst="0" w:colLast="0"/>
      <w:bookmarkEnd w:id="17"/>
      <w:r w:rsidRPr="00373474">
        <w:rPr>
          <w:b/>
          <w:color w:val="000000"/>
          <w:highlight w:val="yellow"/>
        </w:rPr>
        <w:t>Characterization of laminin constructs via box counting dimension</w:t>
      </w:r>
    </w:p>
    <w:p w14:paraId="7CF37BBA" w14:textId="77777777" w:rsidR="00B43691" w:rsidRPr="00373474" w:rsidRDefault="00B43691" w:rsidP="00B43691">
      <w:pPr>
        <w:pStyle w:val="Normal1"/>
        <w:pBdr>
          <w:top w:val="nil"/>
          <w:left w:val="nil"/>
          <w:bottom w:val="nil"/>
          <w:right w:val="nil"/>
          <w:between w:val="nil"/>
        </w:pBdr>
        <w:contextualSpacing/>
        <w:rPr>
          <w:color w:val="000000"/>
          <w:highlight w:val="yellow"/>
        </w:rPr>
      </w:pPr>
    </w:p>
    <w:p w14:paraId="1690F47F" w14:textId="4FC48C83" w:rsidR="00F24243" w:rsidRPr="00373474" w:rsidRDefault="00F24243" w:rsidP="00B43691">
      <w:pPr>
        <w:pStyle w:val="Normal1"/>
        <w:numPr>
          <w:ilvl w:val="1"/>
          <w:numId w:val="7"/>
        </w:numPr>
        <w:pBdr>
          <w:top w:val="nil"/>
          <w:left w:val="nil"/>
          <w:bottom w:val="nil"/>
          <w:right w:val="nil"/>
          <w:between w:val="nil"/>
        </w:pBdr>
        <w:ind w:left="0" w:firstLine="0"/>
        <w:contextualSpacing/>
        <w:rPr>
          <w:color w:val="000000"/>
        </w:rPr>
      </w:pPr>
      <w:r w:rsidRPr="00373474">
        <w:rPr>
          <w:color w:val="000000"/>
          <w:highlight w:val="yellow"/>
        </w:rPr>
        <w:t>Analyze for fractal properties using box counting dimension algorithms available in Matlab toolboxes or in ImageJ. These methods threshold images of laminin and plot on a log-log plot the number of boxes containing Ln1 compared to the size of the boxes. The slope of the relationship between these parameters is the box-counting dimension: non-fractal geometries will have a dimension of 0,</w:t>
      </w:r>
      <w:r w:rsidR="00AE7FE9" w:rsidRPr="00373474">
        <w:rPr>
          <w:color w:val="000000"/>
          <w:highlight w:val="yellow"/>
        </w:rPr>
        <w:t xml:space="preserve"> </w:t>
      </w:r>
      <w:r w:rsidRPr="00373474">
        <w:rPr>
          <w:color w:val="000000"/>
          <w:highlight w:val="yellow"/>
        </w:rPr>
        <w:t>1, or 2, whereas fractal geometries have a non-integer dimension</w:t>
      </w:r>
      <w:r w:rsidR="00D65EA1" w:rsidRPr="00373474">
        <w:rPr>
          <w:color w:val="000000"/>
          <w:highlight w:val="yellow"/>
        </w:rPr>
        <w:fldChar w:fldCharType="begin"/>
      </w:r>
      <w:r w:rsidR="008E5FC3" w:rsidRPr="00373474">
        <w:rPr>
          <w:color w:val="000000"/>
          <w:highlight w:val="yellow"/>
        </w:rPr>
        <w:instrText xml:space="preserve"> ADDIN EN.CITE &lt;EndNote&gt;&lt;Cite&gt;&lt;Author&gt;Mandelbrot&lt;/Author&gt;&lt;Year&gt;1982&lt;/Year&gt;&lt;RecNum&gt;876&lt;/RecNum&gt;&lt;DisplayText&gt;&lt;style face="superscript"&gt;28&lt;/style&gt;&lt;/DisplayText&gt;&lt;record&gt;&lt;rec-number&gt;876&lt;/rec-number&gt;&lt;foreign-keys&gt;&lt;key app="EN" db-id="wx9xtttegwpss0esssvx99r492dzrfv5f0ts" timestamp="1583876736"&gt;876&lt;/key&gt;&lt;/foreign-keys&gt;&lt;ref-type name="Book"&gt;6&lt;/ref-type&gt;&lt;contributors&gt;&lt;authors&gt;&lt;author&gt;Mandelbrot, BB&lt;/author&gt;&lt;/authors&gt;&lt;/contributors&gt;&lt;titles&gt;&lt;title&gt;The Fractal Geometry of Nature&lt;/title&gt;&lt;/titles&gt;&lt;dates&gt;&lt;year&gt;1982&lt;/year&gt;&lt;/dates&gt;&lt;pub-location&gt;New York&lt;/pub-location&gt;&lt;publisher&gt;WH Freedman and Company&lt;/publisher&gt;&lt;urls&gt;&lt;/urls&gt;&lt;/record&gt;&lt;/Cite&gt;&lt;/EndNote&gt;</w:instrText>
      </w:r>
      <w:r w:rsidR="00D65EA1" w:rsidRPr="00373474">
        <w:rPr>
          <w:color w:val="000000"/>
          <w:highlight w:val="yellow"/>
        </w:rPr>
        <w:fldChar w:fldCharType="separate"/>
      </w:r>
      <w:r w:rsidR="008E5FC3" w:rsidRPr="00373474">
        <w:rPr>
          <w:noProof/>
          <w:color w:val="000000"/>
          <w:highlight w:val="yellow"/>
          <w:vertAlign w:val="superscript"/>
        </w:rPr>
        <w:t>28</w:t>
      </w:r>
      <w:r w:rsidR="00D65EA1" w:rsidRPr="00373474">
        <w:rPr>
          <w:color w:val="000000"/>
          <w:highlight w:val="yellow"/>
        </w:rPr>
        <w:fldChar w:fldCharType="end"/>
      </w:r>
      <w:r w:rsidRPr="00373474">
        <w:rPr>
          <w:color w:val="000000"/>
          <w:highlight w:val="yellow"/>
        </w:rPr>
        <w:t xml:space="preserve">. </w:t>
      </w:r>
    </w:p>
    <w:p w14:paraId="4C61FB19" w14:textId="77777777" w:rsidR="00B43691" w:rsidRPr="00373474" w:rsidRDefault="00B43691" w:rsidP="00B43691">
      <w:pPr>
        <w:pStyle w:val="Normal1"/>
        <w:pBdr>
          <w:top w:val="nil"/>
          <w:left w:val="nil"/>
          <w:bottom w:val="nil"/>
          <w:right w:val="nil"/>
          <w:between w:val="nil"/>
        </w:pBdr>
        <w:contextualSpacing/>
        <w:rPr>
          <w:color w:val="000000"/>
        </w:rPr>
      </w:pPr>
    </w:p>
    <w:p w14:paraId="52006E4C" w14:textId="3D115997" w:rsidR="00F24243" w:rsidRPr="00373474" w:rsidRDefault="0032534B" w:rsidP="0032534B">
      <w:pPr>
        <w:pStyle w:val="Normal1"/>
        <w:pBdr>
          <w:top w:val="nil"/>
          <w:left w:val="nil"/>
          <w:bottom w:val="nil"/>
          <w:right w:val="nil"/>
          <w:between w:val="nil"/>
        </w:pBdr>
        <w:contextualSpacing/>
        <w:rPr>
          <w:color w:val="000000"/>
        </w:rPr>
      </w:pPr>
      <w:r w:rsidRPr="00373474">
        <w:rPr>
          <w:color w:val="000000"/>
        </w:rPr>
        <w:t xml:space="preserve">NOTE: </w:t>
      </w:r>
      <w:r w:rsidR="00F24243" w:rsidRPr="00373474">
        <w:rPr>
          <w:color w:val="000000"/>
        </w:rPr>
        <w:t>Acid-treated, glycoprotein-treated and DgKI cell-attached Ln1 all have a box-counting fractal dimension of ~1.7, whereas control Ln1 has a fractal dimension of 2.0.</w:t>
      </w:r>
    </w:p>
    <w:p w14:paraId="7C732D48" w14:textId="77777777" w:rsidR="00B43691" w:rsidRPr="00373474" w:rsidRDefault="00B43691" w:rsidP="00B43691">
      <w:pPr>
        <w:pStyle w:val="Normal1"/>
        <w:pBdr>
          <w:top w:val="nil"/>
          <w:left w:val="nil"/>
          <w:bottom w:val="nil"/>
          <w:right w:val="nil"/>
          <w:between w:val="nil"/>
        </w:pBdr>
        <w:contextualSpacing/>
        <w:rPr>
          <w:color w:val="000000"/>
        </w:rPr>
      </w:pPr>
    </w:p>
    <w:p w14:paraId="7594425B" w14:textId="0ACE5E7A" w:rsidR="00F24243" w:rsidRPr="00373474" w:rsidRDefault="00F24243" w:rsidP="00B43691">
      <w:pPr>
        <w:pStyle w:val="Normal1"/>
        <w:numPr>
          <w:ilvl w:val="0"/>
          <w:numId w:val="1"/>
        </w:numPr>
        <w:pBdr>
          <w:top w:val="nil"/>
          <w:left w:val="nil"/>
          <w:bottom w:val="nil"/>
          <w:right w:val="nil"/>
          <w:between w:val="nil"/>
        </w:pBdr>
        <w:ind w:left="0" w:firstLine="0"/>
        <w:contextualSpacing/>
        <w:rPr>
          <w:color w:val="000000"/>
        </w:rPr>
      </w:pPr>
      <w:r w:rsidRPr="00373474">
        <w:rPr>
          <w:b/>
          <w:color w:val="000000"/>
        </w:rPr>
        <w:t>Characterization of laminin constructs via electron microscopy</w:t>
      </w:r>
    </w:p>
    <w:p w14:paraId="2A0B1356" w14:textId="77777777" w:rsidR="00B43691" w:rsidRPr="00373474" w:rsidRDefault="00B43691" w:rsidP="00B43691">
      <w:pPr>
        <w:pStyle w:val="Normal1"/>
        <w:pBdr>
          <w:top w:val="nil"/>
          <w:left w:val="nil"/>
          <w:bottom w:val="nil"/>
          <w:right w:val="nil"/>
          <w:between w:val="nil"/>
        </w:pBdr>
        <w:contextualSpacing/>
        <w:rPr>
          <w:color w:val="000000"/>
        </w:rPr>
      </w:pPr>
    </w:p>
    <w:p w14:paraId="53C29AB6" w14:textId="2F4B76F6" w:rsidR="00F24243" w:rsidRPr="00373474" w:rsidRDefault="00F24243" w:rsidP="00B43691">
      <w:pPr>
        <w:pStyle w:val="Normal1"/>
        <w:numPr>
          <w:ilvl w:val="1"/>
          <w:numId w:val="8"/>
        </w:numPr>
        <w:pBdr>
          <w:top w:val="nil"/>
          <w:left w:val="nil"/>
          <w:bottom w:val="nil"/>
          <w:right w:val="nil"/>
          <w:between w:val="nil"/>
        </w:pBdr>
        <w:ind w:left="0" w:firstLine="0"/>
        <w:contextualSpacing/>
        <w:rPr>
          <w:color w:val="000000"/>
        </w:rPr>
      </w:pPr>
      <w:bookmarkStart w:id="18" w:name="_lnxbz9" w:colFirst="0" w:colLast="0"/>
      <w:bookmarkEnd w:id="18"/>
      <w:r w:rsidRPr="00373474">
        <w:rPr>
          <w:color w:val="000000"/>
        </w:rPr>
        <w:t>Resuspend laminins in cell culture media and allow to adsorb to silica wafers for 90 min in a humid 37</w:t>
      </w:r>
      <w:r w:rsidR="00B43691" w:rsidRPr="00373474">
        <w:rPr>
          <w:color w:val="000000"/>
        </w:rPr>
        <w:t xml:space="preserve"> </w:t>
      </w:r>
      <w:r w:rsidRPr="00373474">
        <w:rPr>
          <w:color w:val="000000"/>
        </w:rPr>
        <w:t xml:space="preserve">°C environment. </w:t>
      </w:r>
    </w:p>
    <w:p w14:paraId="520C1D65" w14:textId="77777777" w:rsidR="00B43691" w:rsidRPr="00373474" w:rsidRDefault="00B43691" w:rsidP="00B43691">
      <w:pPr>
        <w:pStyle w:val="Normal1"/>
        <w:pBdr>
          <w:top w:val="nil"/>
          <w:left w:val="nil"/>
          <w:bottom w:val="nil"/>
          <w:right w:val="nil"/>
          <w:between w:val="nil"/>
        </w:pBdr>
        <w:contextualSpacing/>
        <w:rPr>
          <w:color w:val="000000"/>
        </w:rPr>
      </w:pPr>
    </w:p>
    <w:p w14:paraId="5CE78F5F" w14:textId="1E4A3560" w:rsidR="00B43691" w:rsidRPr="00373474" w:rsidRDefault="00F24243" w:rsidP="00B43691">
      <w:pPr>
        <w:pStyle w:val="Normal1"/>
        <w:numPr>
          <w:ilvl w:val="1"/>
          <w:numId w:val="8"/>
        </w:numPr>
        <w:pBdr>
          <w:top w:val="nil"/>
          <w:left w:val="nil"/>
          <w:bottom w:val="nil"/>
          <w:right w:val="nil"/>
          <w:between w:val="nil"/>
        </w:pBdr>
        <w:ind w:left="0" w:firstLine="0"/>
        <w:contextualSpacing/>
        <w:rPr>
          <w:color w:val="000000"/>
        </w:rPr>
      </w:pPr>
      <w:r w:rsidRPr="00373474">
        <w:rPr>
          <w:color w:val="000000"/>
        </w:rPr>
        <w:t>Fix matrices in 2.5% glutaraldehyde in 0.1 M sodium cacodylate buffer at pH</w:t>
      </w:r>
      <w:r w:rsidR="00B43691" w:rsidRPr="00373474">
        <w:rPr>
          <w:color w:val="000000"/>
        </w:rPr>
        <w:t xml:space="preserve"> </w:t>
      </w:r>
      <w:r w:rsidRPr="00373474">
        <w:rPr>
          <w:color w:val="000000"/>
        </w:rPr>
        <w:t xml:space="preserve">7.2. </w:t>
      </w:r>
    </w:p>
    <w:p w14:paraId="3AF35135" w14:textId="77777777" w:rsidR="00B43691" w:rsidRPr="00373474" w:rsidRDefault="00B43691" w:rsidP="00B43691">
      <w:pPr>
        <w:pStyle w:val="ListParagraph"/>
        <w:ind w:left="0"/>
        <w:rPr>
          <w:color w:val="000000"/>
        </w:rPr>
      </w:pPr>
    </w:p>
    <w:p w14:paraId="6BB6297B" w14:textId="12E3D0BD" w:rsidR="00F24243" w:rsidRPr="00373474" w:rsidRDefault="00B43691" w:rsidP="00B43691">
      <w:pPr>
        <w:pStyle w:val="Normal1"/>
        <w:pBdr>
          <w:top w:val="nil"/>
          <w:left w:val="nil"/>
          <w:bottom w:val="nil"/>
          <w:right w:val="nil"/>
          <w:between w:val="nil"/>
        </w:pBdr>
        <w:contextualSpacing/>
        <w:rPr>
          <w:color w:val="000000"/>
        </w:rPr>
      </w:pPr>
      <w:r w:rsidRPr="00373474">
        <w:rPr>
          <w:color w:val="000000"/>
        </w:rPr>
        <w:t>NOTE</w:t>
      </w:r>
      <w:r w:rsidR="00F24243" w:rsidRPr="00373474">
        <w:rPr>
          <w:color w:val="000000"/>
        </w:rPr>
        <w:t xml:space="preserve">: </w:t>
      </w:r>
      <w:r w:rsidRPr="00373474">
        <w:rPr>
          <w:color w:val="000000"/>
        </w:rPr>
        <w:t>G</w:t>
      </w:r>
      <w:r w:rsidR="00F24243" w:rsidRPr="00373474">
        <w:rPr>
          <w:color w:val="000000"/>
        </w:rPr>
        <w:t>lutaraldehyde is hazardous and should be handled in a fume hood with gloves and eye protection and disposed of as hazardous waste</w:t>
      </w:r>
      <w:r w:rsidRPr="00373474">
        <w:rPr>
          <w:color w:val="000000"/>
        </w:rPr>
        <w:t>.</w:t>
      </w:r>
    </w:p>
    <w:p w14:paraId="7AD3BFE7" w14:textId="77777777" w:rsidR="00B43691" w:rsidRPr="00373474" w:rsidRDefault="00B43691" w:rsidP="00B43691">
      <w:pPr>
        <w:pStyle w:val="Normal1"/>
        <w:pBdr>
          <w:top w:val="nil"/>
          <w:left w:val="nil"/>
          <w:bottom w:val="nil"/>
          <w:right w:val="nil"/>
          <w:between w:val="nil"/>
        </w:pBdr>
        <w:contextualSpacing/>
        <w:rPr>
          <w:color w:val="000000"/>
        </w:rPr>
      </w:pPr>
    </w:p>
    <w:p w14:paraId="0E428BED" w14:textId="52A8A4CC" w:rsidR="00B43691" w:rsidRPr="00373474" w:rsidRDefault="00F24243" w:rsidP="00B43691">
      <w:pPr>
        <w:pStyle w:val="Normal1"/>
        <w:numPr>
          <w:ilvl w:val="1"/>
          <w:numId w:val="8"/>
        </w:numPr>
        <w:pBdr>
          <w:top w:val="nil"/>
          <w:left w:val="nil"/>
          <w:bottom w:val="nil"/>
          <w:right w:val="nil"/>
          <w:between w:val="nil"/>
        </w:pBdr>
        <w:ind w:left="0" w:firstLine="0"/>
        <w:contextualSpacing/>
        <w:rPr>
          <w:color w:val="000000"/>
        </w:rPr>
      </w:pPr>
      <w:r w:rsidRPr="00373474">
        <w:rPr>
          <w:color w:val="000000"/>
        </w:rPr>
        <w:t>Postfix matrices in 1% osmium tetroxide in 0.1 M sodium cacodylate buffer at pH</w:t>
      </w:r>
      <w:r w:rsidR="00B43691" w:rsidRPr="00373474">
        <w:rPr>
          <w:color w:val="000000"/>
        </w:rPr>
        <w:t xml:space="preserve"> </w:t>
      </w:r>
      <w:r w:rsidRPr="00373474">
        <w:rPr>
          <w:color w:val="000000"/>
        </w:rPr>
        <w:t xml:space="preserve">7.2. </w:t>
      </w:r>
    </w:p>
    <w:p w14:paraId="22FFC7AA" w14:textId="77777777" w:rsidR="00B43691" w:rsidRPr="00373474" w:rsidRDefault="00B43691" w:rsidP="00B43691">
      <w:pPr>
        <w:pStyle w:val="Normal1"/>
        <w:pBdr>
          <w:top w:val="nil"/>
          <w:left w:val="nil"/>
          <w:bottom w:val="nil"/>
          <w:right w:val="nil"/>
          <w:between w:val="nil"/>
        </w:pBdr>
        <w:contextualSpacing/>
        <w:rPr>
          <w:color w:val="000000"/>
        </w:rPr>
      </w:pPr>
    </w:p>
    <w:p w14:paraId="46624D11" w14:textId="40E349C1" w:rsidR="00F24243" w:rsidRPr="00373474" w:rsidRDefault="00B43691" w:rsidP="00B43691">
      <w:pPr>
        <w:pStyle w:val="Normal1"/>
        <w:pBdr>
          <w:top w:val="nil"/>
          <w:left w:val="nil"/>
          <w:bottom w:val="nil"/>
          <w:right w:val="nil"/>
          <w:between w:val="nil"/>
        </w:pBdr>
        <w:contextualSpacing/>
        <w:rPr>
          <w:color w:val="000000"/>
        </w:rPr>
      </w:pPr>
      <w:r w:rsidRPr="00373474">
        <w:rPr>
          <w:color w:val="000000"/>
        </w:rPr>
        <w:t>NOTE</w:t>
      </w:r>
      <w:r w:rsidR="00F24243" w:rsidRPr="00373474">
        <w:rPr>
          <w:color w:val="000000"/>
        </w:rPr>
        <w:t xml:space="preserve">: </w:t>
      </w:r>
      <w:r w:rsidRPr="00373474">
        <w:rPr>
          <w:color w:val="000000"/>
        </w:rPr>
        <w:t>O</w:t>
      </w:r>
      <w:r w:rsidR="00F24243" w:rsidRPr="00373474">
        <w:rPr>
          <w:color w:val="000000"/>
        </w:rPr>
        <w:t xml:space="preserve">smium tetroxide is hazardous and should be handled in a fume hood with gloves and eye protection and disposed of appropriately. </w:t>
      </w:r>
      <w:r w:rsidRPr="00373474">
        <w:rPr>
          <w:color w:val="000000"/>
        </w:rPr>
        <w:t>C</w:t>
      </w:r>
      <w:r w:rsidR="00F24243" w:rsidRPr="00373474">
        <w:rPr>
          <w:color w:val="000000"/>
        </w:rPr>
        <w:t>acodylate is hazardous and should be handled in a fume hood with gloves and eye protection and disposed of appropriately.</w:t>
      </w:r>
    </w:p>
    <w:p w14:paraId="420B71BC" w14:textId="77777777" w:rsidR="00B43691" w:rsidRPr="00373474" w:rsidRDefault="00B43691" w:rsidP="00B43691">
      <w:pPr>
        <w:pStyle w:val="Normal1"/>
        <w:pBdr>
          <w:top w:val="nil"/>
          <w:left w:val="nil"/>
          <w:bottom w:val="nil"/>
          <w:right w:val="nil"/>
          <w:between w:val="nil"/>
        </w:pBdr>
        <w:contextualSpacing/>
        <w:rPr>
          <w:color w:val="000000"/>
        </w:rPr>
      </w:pPr>
    </w:p>
    <w:p w14:paraId="443368E8" w14:textId="623D2D66" w:rsidR="00F24243" w:rsidRPr="00373474" w:rsidRDefault="00F24243" w:rsidP="00B43691">
      <w:pPr>
        <w:pStyle w:val="Normal1"/>
        <w:numPr>
          <w:ilvl w:val="1"/>
          <w:numId w:val="8"/>
        </w:numPr>
        <w:pBdr>
          <w:top w:val="nil"/>
          <w:left w:val="nil"/>
          <w:bottom w:val="nil"/>
          <w:right w:val="nil"/>
          <w:between w:val="nil"/>
        </w:pBdr>
        <w:ind w:left="0" w:firstLine="0"/>
        <w:contextualSpacing/>
        <w:rPr>
          <w:color w:val="000000"/>
        </w:rPr>
      </w:pPr>
      <w:r w:rsidRPr="00373474">
        <w:rPr>
          <w:color w:val="000000"/>
        </w:rPr>
        <w:t>Wash 3 times in sodium cacodylate buffer at pH</w:t>
      </w:r>
      <w:r w:rsidR="00B43691" w:rsidRPr="00373474">
        <w:rPr>
          <w:color w:val="000000"/>
        </w:rPr>
        <w:t xml:space="preserve"> </w:t>
      </w:r>
      <w:r w:rsidRPr="00373474">
        <w:rPr>
          <w:color w:val="000000"/>
        </w:rPr>
        <w:t>7.2.</w:t>
      </w:r>
    </w:p>
    <w:p w14:paraId="66EA105E" w14:textId="77777777" w:rsidR="00B43691" w:rsidRPr="00373474" w:rsidRDefault="00B43691" w:rsidP="00B43691">
      <w:pPr>
        <w:pStyle w:val="Normal1"/>
        <w:pBdr>
          <w:top w:val="nil"/>
          <w:left w:val="nil"/>
          <w:bottom w:val="nil"/>
          <w:right w:val="nil"/>
          <w:between w:val="nil"/>
        </w:pBdr>
        <w:contextualSpacing/>
        <w:rPr>
          <w:color w:val="000000"/>
        </w:rPr>
      </w:pPr>
    </w:p>
    <w:p w14:paraId="034C5D0F" w14:textId="6F77E501" w:rsidR="00F24243" w:rsidRPr="00373474" w:rsidRDefault="00F24243" w:rsidP="00B43691">
      <w:pPr>
        <w:pStyle w:val="Normal1"/>
        <w:numPr>
          <w:ilvl w:val="1"/>
          <w:numId w:val="8"/>
        </w:numPr>
        <w:pBdr>
          <w:top w:val="nil"/>
          <w:left w:val="nil"/>
          <w:bottom w:val="nil"/>
          <w:right w:val="nil"/>
          <w:between w:val="nil"/>
        </w:pBdr>
        <w:ind w:left="0" w:firstLine="0"/>
        <w:contextualSpacing/>
        <w:rPr>
          <w:color w:val="000000"/>
        </w:rPr>
      </w:pPr>
      <w:r w:rsidRPr="00373474">
        <w:rPr>
          <w:color w:val="000000"/>
        </w:rPr>
        <w:t>Dehydrate with increasing concentrations of ethanol.</w:t>
      </w:r>
    </w:p>
    <w:p w14:paraId="65995457" w14:textId="77777777" w:rsidR="00B43691" w:rsidRPr="00373474" w:rsidRDefault="00B43691" w:rsidP="00B43691">
      <w:pPr>
        <w:pStyle w:val="Normal1"/>
        <w:pBdr>
          <w:top w:val="nil"/>
          <w:left w:val="nil"/>
          <w:bottom w:val="nil"/>
          <w:right w:val="nil"/>
          <w:between w:val="nil"/>
        </w:pBdr>
        <w:contextualSpacing/>
        <w:rPr>
          <w:color w:val="000000"/>
        </w:rPr>
      </w:pPr>
    </w:p>
    <w:p w14:paraId="239AB496" w14:textId="44A174C3" w:rsidR="00F24243" w:rsidRPr="00373474" w:rsidRDefault="00F24243" w:rsidP="00B43691">
      <w:pPr>
        <w:pStyle w:val="Normal1"/>
        <w:numPr>
          <w:ilvl w:val="1"/>
          <w:numId w:val="8"/>
        </w:numPr>
        <w:pBdr>
          <w:top w:val="nil"/>
          <w:left w:val="nil"/>
          <w:bottom w:val="nil"/>
          <w:right w:val="nil"/>
          <w:between w:val="nil"/>
        </w:pBdr>
        <w:ind w:left="0" w:firstLine="0"/>
        <w:contextualSpacing/>
        <w:rPr>
          <w:color w:val="000000"/>
        </w:rPr>
      </w:pPr>
      <w:r w:rsidRPr="00373474">
        <w:rPr>
          <w:color w:val="000000"/>
        </w:rPr>
        <w:t>Sputter coat matrices with a thin layer of gold.</w:t>
      </w:r>
    </w:p>
    <w:p w14:paraId="0109326A" w14:textId="77777777" w:rsidR="00B43691" w:rsidRPr="00373474" w:rsidRDefault="00B43691" w:rsidP="00B43691">
      <w:pPr>
        <w:pStyle w:val="Normal1"/>
        <w:pBdr>
          <w:top w:val="nil"/>
          <w:left w:val="nil"/>
          <w:bottom w:val="nil"/>
          <w:right w:val="nil"/>
          <w:between w:val="nil"/>
        </w:pBdr>
        <w:contextualSpacing/>
        <w:rPr>
          <w:color w:val="000000"/>
        </w:rPr>
      </w:pPr>
    </w:p>
    <w:p w14:paraId="010E9173" w14:textId="77777777" w:rsidR="00F24243" w:rsidRPr="00373474" w:rsidRDefault="00F24243" w:rsidP="00B43691">
      <w:pPr>
        <w:pStyle w:val="Normal1"/>
        <w:numPr>
          <w:ilvl w:val="1"/>
          <w:numId w:val="8"/>
        </w:numPr>
        <w:pBdr>
          <w:top w:val="nil"/>
          <w:left w:val="nil"/>
          <w:bottom w:val="nil"/>
          <w:right w:val="nil"/>
          <w:between w:val="nil"/>
        </w:pBdr>
        <w:ind w:left="0" w:firstLine="0"/>
        <w:contextualSpacing/>
        <w:rPr>
          <w:color w:val="000000"/>
        </w:rPr>
      </w:pPr>
      <w:r w:rsidRPr="00373474">
        <w:rPr>
          <w:color w:val="000000"/>
        </w:rPr>
        <w:t>Image using scanning electron microscopy.</w:t>
      </w:r>
    </w:p>
    <w:p w14:paraId="26EEA0AD" w14:textId="77777777" w:rsidR="00F24243" w:rsidRPr="00373474" w:rsidRDefault="00F24243" w:rsidP="00B43691">
      <w:pPr>
        <w:pStyle w:val="Normal1"/>
        <w:pBdr>
          <w:top w:val="nil"/>
          <w:left w:val="nil"/>
          <w:bottom w:val="nil"/>
          <w:right w:val="nil"/>
          <w:between w:val="nil"/>
        </w:pBdr>
        <w:contextualSpacing/>
        <w:rPr>
          <w:color w:val="000000"/>
        </w:rPr>
      </w:pPr>
    </w:p>
    <w:p w14:paraId="2B96D3A8" w14:textId="77777777" w:rsidR="00F24243" w:rsidRPr="00373474" w:rsidRDefault="00504BDD" w:rsidP="00B43691">
      <w:pPr>
        <w:pStyle w:val="Normal1"/>
        <w:pBdr>
          <w:top w:val="nil"/>
          <w:left w:val="nil"/>
          <w:bottom w:val="nil"/>
          <w:right w:val="nil"/>
          <w:between w:val="nil"/>
        </w:pBdr>
        <w:contextualSpacing/>
        <w:rPr>
          <w:color w:val="808080"/>
        </w:rPr>
      </w:pPr>
      <w:r w:rsidRPr="00373474">
        <w:rPr>
          <w:b/>
          <w:color w:val="000000"/>
        </w:rPr>
        <w:t xml:space="preserve">REPRESENTATIVE RESULTS: </w:t>
      </w:r>
    </w:p>
    <w:p w14:paraId="5442ABF5" w14:textId="10D7FB53" w:rsidR="00F24243" w:rsidRPr="00373474" w:rsidRDefault="00504BDD" w:rsidP="00B43691">
      <w:pPr>
        <w:pStyle w:val="Normal1"/>
        <w:contextualSpacing/>
        <w:rPr>
          <w:color w:val="000000"/>
        </w:rPr>
      </w:pPr>
      <w:r w:rsidRPr="00373474">
        <w:rPr>
          <w:color w:val="000000"/>
        </w:rPr>
        <w:t>Laminin-111 is a trimeric protein with three</w:t>
      </w:r>
      <w:r w:rsidR="0031529B" w:rsidRPr="00373474">
        <w:rPr>
          <w:color w:val="000000"/>
        </w:rPr>
        <w:t xml:space="preserve"> self-assembling</w:t>
      </w:r>
      <w:r w:rsidRPr="00373474">
        <w:rPr>
          <w:color w:val="000000"/>
        </w:rPr>
        <w:t xml:space="preserve"> domains at the end of its short arms (</w:t>
      </w:r>
      <w:r w:rsidR="007E6EBD" w:rsidRPr="00373474">
        <w:rPr>
          <w:b/>
          <w:bCs/>
          <w:color w:val="000000"/>
        </w:rPr>
        <w:t xml:space="preserve">Figure </w:t>
      </w:r>
      <w:r w:rsidRPr="00373474">
        <w:rPr>
          <w:b/>
          <w:bCs/>
          <w:color w:val="000000"/>
        </w:rPr>
        <w:t>1A</w:t>
      </w:r>
      <w:r w:rsidR="00021B50" w:rsidRPr="00373474">
        <w:rPr>
          <w:color w:val="000000"/>
        </w:rPr>
        <w:t>)</w:t>
      </w:r>
      <w:r w:rsidRPr="00373474">
        <w:rPr>
          <w:color w:val="000000"/>
        </w:rPr>
        <w:t>.</w:t>
      </w:r>
      <w:r w:rsidR="00B90D04" w:rsidRPr="00373474">
        <w:rPr>
          <w:color w:val="000000"/>
        </w:rPr>
        <w:t xml:space="preserve"> </w:t>
      </w:r>
      <w:r w:rsidRPr="00373474">
        <w:rPr>
          <w:color w:val="000000"/>
        </w:rPr>
        <w:t xml:space="preserve">When treated </w:t>
      </w:r>
      <w:r w:rsidR="00680ABE" w:rsidRPr="00373474">
        <w:rPr>
          <w:color w:val="000000"/>
        </w:rPr>
        <w:t>suitably</w:t>
      </w:r>
      <w:r w:rsidRPr="00373474">
        <w:rPr>
          <w:color w:val="000000"/>
        </w:rPr>
        <w:t>, the short arms can polymerize into a hexagonal lattice (</w:t>
      </w:r>
      <w:r w:rsidR="007E6EBD" w:rsidRPr="00373474">
        <w:rPr>
          <w:b/>
          <w:bCs/>
          <w:color w:val="000000"/>
        </w:rPr>
        <w:t xml:space="preserve">Figure </w:t>
      </w:r>
      <w:r w:rsidRPr="00373474">
        <w:rPr>
          <w:b/>
          <w:bCs/>
          <w:color w:val="000000"/>
        </w:rPr>
        <w:t>1B</w:t>
      </w:r>
      <w:r w:rsidR="007E6EBD" w:rsidRPr="00373474">
        <w:rPr>
          <w:b/>
          <w:bCs/>
          <w:color w:val="000000"/>
        </w:rPr>
        <w:t>,</w:t>
      </w:r>
      <w:r w:rsidRPr="00373474">
        <w:rPr>
          <w:b/>
          <w:bCs/>
          <w:color w:val="000000"/>
        </w:rPr>
        <w:t>1C</w:t>
      </w:r>
      <w:r w:rsidRPr="00373474">
        <w:rPr>
          <w:color w:val="000000"/>
        </w:rPr>
        <w:t>)</w:t>
      </w:r>
      <w:r w:rsidR="00021B50" w:rsidRPr="00373474">
        <w:rPr>
          <w:color w:val="000000"/>
        </w:rPr>
        <w:t>,</w:t>
      </w:r>
      <w:r w:rsidRPr="00373474">
        <w:rPr>
          <w:color w:val="000000"/>
        </w:rPr>
        <w:t xml:space="preserve"> which displays diffusion-limited aggregate fractal properties at larger spatial scales (</w:t>
      </w:r>
      <w:r w:rsidR="007E6EBD" w:rsidRPr="00373474">
        <w:rPr>
          <w:b/>
          <w:bCs/>
          <w:color w:val="000000"/>
        </w:rPr>
        <w:t xml:space="preserve">Figure </w:t>
      </w:r>
      <w:r w:rsidRPr="00373474">
        <w:rPr>
          <w:b/>
          <w:bCs/>
          <w:color w:val="000000"/>
        </w:rPr>
        <w:t>2</w:t>
      </w:r>
      <w:r w:rsidRPr="00373474">
        <w:rPr>
          <w:color w:val="000000"/>
        </w:rPr>
        <w:t>).</w:t>
      </w:r>
      <w:r w:rsidR="00B90D04" w:rsidRPr="00373474">
        <w:rPr>
          <w:color w:val="000000"/>
        </w:rPr>
        <w:t xml:space="preserve"> </w:t>
      </w:r>
      <w:r w:rsidRPr="00373474">
        <w:rPr>
          <w:color w:val="000000"/>
        </w:rPr>
        <w:t>Laminin incubated in calcium-containing neutral-pH buffers forms small aggregates visualized with an anti-Ln1 antibody (</w:t>
      </w:r>
      <w:r w:rsidR="007E6EBD" w:rsidRPr="00373474">
        <w:rPr>
          <w:b/>
          <w:bCs/>
          <w:color w:val="000000"/>
        </w:rPr>
        <w:t xml:space="preserve">Figure </w:t>
      </w:r>
      <w:r w:rsidRPr="00373474">
        <w:rPr>
          <w:b/>
          <w:bCs/>
          <w:color w:val="000000"/>
        </w:rPr>
        <w:t>2A</w:t>
      </w:r>
      <w:r w:rsidRPr="00373474">
        <w:rPr>
          <w:color w:val="000000"/>
        </w:rPr>
        <w:t xml:space="preserve">), which have a box counting fractal dimension of ~2, indicating no </w:t>
      </w:r>
      <w:r w:rsidR="00365F18" w:rsidRPr="00373474">
        <w:rPr>
          <w:color w:val="000000"/>
        </w:rPr>
        <w:t>fractality</w:t>
      </w:r>
      <w:r w:rsidRPr="00373474">
        <w:rPr>
          <w:color w:val="000000"/>
        </w:rPr>
        <w:t>.</w:t>
      </w:r>
      <w:r w:rsidR="00B90D04" w:rsidRPr="00373474">
        <w:rPr>
          <w:color w:val="000000"/>
        </w:rPr>
        <w:t xml:space="preserve"> </w:t>
      </w:r>
      <w:r w:rsidRPr="00373474">
        <w:rPr>
          <w:color w:val="000000"/>
        </w:rPr>
        <w:t>In contrast, Ln1 incubated in calcium-containing pH4 buffer (</w:t>
      </w:r>
      <w:r w:rsidR="007E6EBD" w:rsidRPr="00373474">
        <w:rPr>
          <w:b/>
          <w:bCs/>
          <w:color w:val="000000"/>
        </w:rPr>
        <w:t xml:space="preserve">Figure </w:t>
      </w:r>
      <w:r w:rsidRPr="00373474">
        <w:rPr>
          <w:b/>
          <w:bCs/>
          <w:color w:val="000000"/>
        </w:rPr>
        <w:t>2B</w:t>
      </w:r>
      <w:r w:rsidRPr="00373474">
        <w:rPr>
          <w:color w:val="000000"/>
        </w:rPr>
        <w:t>), or in neutral buffer with nidogen-1 (</w:t>
      </w:r>
      <w:r w:rsidR="007E6EBD" w:rsidRPr="00373474">
        <w:rPr>
          <w:b/>
          <w:bCs/>
          <w:color w:val="000000"/>
        </w:rPr>
        <w:t xml:space="preserve">Figure </w:t>
      </w:r>
      <w:r w:rsidRPr="00373474">
        <w:rPr>
          <w:b/>
          <w:bCs/>
          <w:color w:val="000000"/>
        </w:rPr>
        <w:t>2C</w:t>
      </w:r>
      <w:r w:rsidRPr="00373474">
        <w:rPr>
          <w:color w:val="000000"/>
        </w:rPr>
        <w:t>) form space filling lacy networks with a fractal dimension of ~1.7</w:t>
      </w:r>
      <w:r w:rsidR="00361FFF" w:rsidRPr="00373474">
        <w:rPr>
          <w:color w:val="000000"/>
        </w:rPr>
        <w:t xml:space="preserve"> (</w:t>
      </w:r>
      <w:r w:rsidR="007E6EBD" w:rsidRPr="00373474">
        <w:rPr>
          <w:b/>
          <w:bCs/>
          <w:color w:val="000000"/>
        </w:rPr>
        <w:t xml:space="preserve">Figure </w:t>
      </w:r>
      <w:r w:rsidR="00361FFF" w:rsidRPr="00373474">
        <w:rPr>
          <w:b/>
          <w:bCs/>
          <w:color w:val="000000"/>
        </w:rPr>
        <w:t>3</w:t>
      </w:r>
      <w:r w:rsidR="00361FFF" w:rsidRPr="00373474">
        <w:rPr>
          <w:color w:val="000000"/>
        </w:rPr>
        <w:t>)</w:t>
      </w:r>
      <w:r w:rsidRPr="00373474">
        <w:rPr>
          <w:color w:val="000000"/>
        </w:rPr>
        <w:t>.</w:t>
      </w:r>
      <w:r w:rsidR="00B90D04" w:rsidRPr="00373474">
        <w:rPr>
          <w:color w:val="000000"/>
        </w:rPr>
        <w:t xml:space="preserve"> </w:t>
      </w:r>
      <w:r w:rsidRPr="00373474">
        <w:rPr>
          <w:color w:val="000000"/>
        </w:rPr>
        <w:t>Ln1 cultured with dystroglycan expressing cells forms similar lacy networks (</w:t>
      </w:r>
      <w:r w:rsidR="007E6EBD" w:rsidRPr="00373474">
        <w:rPr>
          <w:b/>
          <w:bCs/>
          <w:color w:val="000000"/>
        </w:rPr>
        <w:t xml:space="preserve">Figure </w:t>
      </w:r>
      <w:r w:rsidRPr="00373474">
        <w:rPr>
          <w:b/>
          <w:bCs/>
          <w:color w:val="000000"/>
        </w:rPr>
        <w:t>2D</w:t>
      </w:r>
      <w:r w:rsidRPr="00373474">
        <w:rPr>
          <w:color w:val="000000"/>
        </w:rPr>
        <w:t xml:space="preserve">, inset shows cell nuclei). </w:t>
      </w:r>
    </w:p>
    <w:p w14:paraId="556E96C4" w14:textId="77777777" w:rsidR="007E6EBD" w:rsidRPr="00373474" w:rsidRDefault="007E6EBD" w:rsidP="00B43691">
      <w:pPr>
        <w:pStyle w:val="Normal1"/>
        <w:contextualSpacing/>
        <w:rPr>
          <w:color w:val="000000"/>
        </w:rPr>
      </w:pPr>
    </w:p>
    <w:p w14:paraId="1CCBC8FC" w14:textId="17FF9F34" w:rsidR="00F24243" w:rsidRPr="00373474" w:rsidRDefault="00504BDD" w:rsidP="00B43691">
      <w:pPr>
        <w:pStyle w:val="Normal1"/>
        <w:contextualSpacing/>
        <w:rPr>
          <w:color w:val="000000"/>
        </w:rPr>
      </w:pPr>
      <w:r w:rsidRPr="00373474">
        <w:rPr>
          <w:color w:val="000000"/>
        </w:rPr>
        <w:t>When pH7Ln and polyLM are imaged with SEM with increasing resolution, the differences in microstructure become more apparent.</w:t>
      </w:r>
      <w:r w:rsidR="00B90D04" w:rsidRPr="00373474">
        <w:rPr>
          <w:color w:val="000000"/>
        </w:rPr>
        <w:t xml:space="preserve"> </w:t>
      </w:r>
      <w:r w:rsidRPr="00373474">
        <w:rPr>
          <w:color w:val="000000"/>
        </w:rPr>
        <w:t>At low resolution (</w:t>
      </w:r>
      <w:r w:rsidR="007E6EBD" w:rsidRPr="00373474">
        <w:rPr>
          <w:b/>
          <w:bCs/>
          <w:color w:val="000000"/>
        </w:rPr>
        <w:t xml:space="preserve">Figure </w:t>
      </w:r>
      <w:r w:rsidRPr="00373474">
        <w:rPr>
          <w:b/>
          <w:bCs/>
          <w:color w:val="000000"/>
        </w:rPr>
        <w:t>2Ei and v</w:t>
      </w:r>
      <w:r w:rsidRPr="00373474">
        <w:rPr>
          <w:color w:val="000000"/>
        </w:rPr>
        <w:t>), polyLM networks appear more spread compared to pH7-Ln, and at high resolution, pH7-Ln aggregates are apparent (</w:t>
      </w:r>
      <w:r w:rsidR="007E6EBD" w:rsidRPr="00373474">
        <w:rPr>
          <w:b/>
          <w:bCs/>
          <w:color w:val="000000"/>
        </w:rPr>
        <w:t xml:space="preserve">Figure </w:t>
      </w:r>
      <w:r w:rsidRPr="00373474">
        <w:rPr>
          <w:b/>
          <w:bCs/>
          <w:color w:val="000000"/>
        </w:rPr>
        <w:t>2E iv</w:t>
      </w:r>
      <w:r w:rsidRPr="00373474">
        <w:rPr>
          <w:color w:val="000000"/>
        </w:rPr>
        <w:t>) whereas</w:t>
      </w:r>
      <w:r w:rsidR="0036280C" w:rsidRPr="00373474">
        <w:rPr>
          <w:color w:val="000000"/>
        </w:rPr>
        <w:t xml:space="preserve"> a</w:t>
      </w:r>
      <w:r w:rsidRPr="00373474">
        <w:rPr>
          <w:color w:val="000000"/>
        </w:rPr>
        <w:t xml:space="preserve"> spread hexagonal lattice can be seen in polyLM at high resolution (</w:t>
      </w:r>
      <w:r w:rsidR="007E6EBD" w:rsidRPr="00373474">
        <w:rPr>
          <w:b/>
          <w:bCs/>
          <w:color w:val="000000"/>
        </w:rPr>
        <w:t xml:space="preserve">Figure </w:t>
      </w:r>
      <w:r w:rsidRPr="00373474">
        <w:rPr>
          <w:b/>
          <w:bCs/>
          <w:color w:val="000000"/>
        </w:rPr>
        <w:t>2E viii</w:t>
      </w:r>
      <w:r w:rsidRPr="00373474">
        <w:rPr>
          <w:color w:val="000000"/>
        </w:rPr>
        <w:t xml:space="preserve">). </w:t>
      </w:r>
    </w:p>
    <w:p w14:paraId="50EA27CA" w14:textId="77777777" w:rsidR="00F24243" w:rsidRPr="00373474" w:rsidRDefault="00F24243" w:rsidP="00B43691">
      <w:pPr>
        <w:pStyle w:val="Normal1"/>
        <w:contextualSpacing/>
        <w:rPr>
          <w:color w:val="808080"/>
        </w:rPr>
      </w:pPr>
    </w:p>
    <w:p w14:paraId="42054BB8" w14:textId="77777777" w:rsidR="00F24243" w:rsidRPr="00373474" w:rsidRDefault="00504BDD" w:rsidP="00B43691">
      <w:pPr>
        <w:pStyle w:val="Normal1"/>
        <w:contextualSpacing/>
        <w:rPr>
          <w:color w:val="808080"/>
        </w:rPr>
      </w:pPr>
      <w:r w:rsidRPr="00373474">
        <w:rPr>
          <w:b/>
        </w:rPr>
        <w:t>FIGURE AND TABLE LEGENDS:</w:t>
      </w:r>
      <w:r w:rsidRPr="00373474">
        <w:rPr>
          <w:color w:val="808080"/>
        </w:rPr>
        <w:t xml:space="preserve"> </w:t>
      </w:r>
    </w:p>
    <w:p w14:paraId="6036BBCA" w14:textId="2619471F" w:rsidR="00F24243" w:rsidRPr="00373474" w:rsidRDefault="00504BDD" w:rsidP="00B43691">
      <w:pPr>
        <w:pStyle w:val="Normal1"/>
        <w:contextualSpacing/>
        <w:rPr>
          <w:color w:val="000000"/>
        </w:rPr>
      </w:pPr>
      <w:bookmarkStart w:id="19" w:name="_35nkun2" w:colFirst="0" w:colLast="0"/>
      <w:bookmarkEnd w:id="19"/>
      <w:r w:rsidRPr="00373474">
        <w:rPr>
          <w:b/>
          <w:bCs/>
          <w:color w:val="000000"/>
        </w:rPr>
        <w:t>Figure 1: Background of Ln1 and polymerization method:</w:t>
      </w:r>
      <w:r w:rsidRPr="00373474">
        <w:rPr>
          <w:color w:val="000000"/>
        </w:rPr>
        <w:t xml:space="preserve"> A: Ln1 is a complex trimeric protein with multiple adhesive domains (receptor binding sites noted), which can bind a variety of integrin and non-integrin receptors (in black) and form polymeric networks by short arm-short arm binding (in tan).</w:t>
      </w:r>
      <w:r w:rsidR="00B90D04" w:rsidRPr="00373474">
        <w:rPr>
          <w:color w:val="000000"/>
        </w:rPr>
        <w:t xml:space="preserve"> </w:t>
      </w:r>
      <w:r w:rsidRPr="00373474">
        <w:rPr>
          <w:color w:val="000000"/>
        </w:rPr>
        <w:t>B: Ln1 can form a hexagonal lattice in the presence of calcium ions and either low pH, glycoproteins such as nidogen-1 or cell surface dystroglycan.</w:t>
      </w:r>
      <w:r w:rsidR="00B90D04" w:rsidRPr="00373474">
        <w:rPr>
          <w:color w:val="000000"/>
        </w:rPr>
        <w:t xml:space="preserve"> </w:t>
      </w:r>
      <w:r w:rsidRPr="00373474">
        <w:rPr>
          <w:color w:val="000000"/>
        </w:rPr>
        <w:t xml:space="preserve">C: example SEM image of polymerized Ln1 showing hexagonal lattice and proposed Ln1 assembly model. </w:t>
      </w:r>
    </w:p>
    <w:p w14:paraId="2ECF2E71" w14:textId="77777777" w:rsidR="00F24243" w:rsidRPr="00373474" w:rsidRDefault="00F24243" w:rsidP="00B43691">
      <w:pPr>
        <w:pStyle w:val="Normal1"/>
        <w:contextualSpacing/>
        <w:rPr>
          <w:color w:val="000000"/>
        </w:rPr>
      </w:pPr>
    </w:p>
    <w:p w14:paraId="5D357AC4" w14:textId="6EEBB381" w:rsidR="00F24243" w:rsidRPr="00373474" w:rsidRDefault="00504BDD" w:rsidP="00B43691">
      <w:pPr>
        <w:pStyle w:val="Normal1"/>
        <w:contextualSpacing/>
        <w:rPr>
          <w:color w:val="000000"/>
        </w:rPr>
      </w:pPr>
      <w:bookmarkStart w:id="20" w:name="_1ksv4uv" w:colFirst="0" w:colLast="0"/>
      <w:bookmarkEnd w:id="20"/>
      <w:r w:rsidRPr="00373474">
        <w:rPr>
          <w:b/>
          <w:bCs/>
          <w:color w:val="000000"/>
        </w:rPr>
        <w:t>Figure 2: Representative data for Ln1 polymerization.</w:t>
      </w:r>
      <w:r w:rsidRPr="00373474">
        <w:rPr>
          <w:color w:val="000000"/>
        </w:rPr>
        <w:t xml:space="preserve"> A: Ln1 aggregates in neutral buffers with calcium. When visualized with an anti-Ln1 antibody, small aggregates can be seen.</w:t>
      </w:r>
      <w:r w:rsidR="00B90D04" w:rsidRPr="00373474">
        <w:rPr>
          <w:color w:val="000000"/>
        </w:rPr>
        <w:t xml:space="preserve"> </w:t>
      </w:r>
      <w:r w:rsidRPr="00373474">
        <w:rPr>
          <w:color w:val="000000"/>
        </w:rPr>
        <w:t>B: Ln1 in acidic calcium containing buffer polymerizes into polyLM, which shows fractal properties.</w:t>
      </w:r>
      <w:r w:rsidR="00B90D04" w:rsidRPr="00373474">
        <w:rPr>
          <w:color w:val="000000"/>
        </w:rPr>
        <w:t xml:space="preserve"> </w:t>
      </w:r>
      <w:r w:rsidRPr="00373474">
        <w:rPr>
          <w:color w:val="000000"/>
        </w:rPr>
        <w:t>C: Ln1- nidogen-1 mixture (1:1 wt/wt) forms similar polymers.</w:t>
      </w:r>
      <w:r w:rsidR="00B90D04" w:rsidRPr="00373474">
        <w:rPr>
          <w:color w:val="000000"/>
        </w:rPr>
        <w:t xml:space="preserve"> </w:t>
      </w:r>
      <w:r w:rsidRPr="00373474">
        <w:rPr>
          <w:color w:val="000000"/>
        </w:rPr>
        <w:t>D: Ln1 in neutral buffered cell culture media overlaid on dystroglycan expressing cells shows a similar lacy network.</w:t>
      </w:r>
      <w:r w:rsidR="00B90D04" w:rsidRPr="00373474">
        <w:rPr>
          <w:color w:val="000000"/>
        </w:rPr>
        <w:t xml:space="preserve"> </w:t>
      </w:r>
      <w:r w:rsidRPr="00373474">
        <w:rPr>
          <w:color w:val="000000"/>
        </w:rPr>
        <w:t>Inset: nuclear counterstaining showing cell morphology. E: Scanning electron microscopy of pH7-Ln and polyLM networks (spin down method) with increasing resolution.</w:t>
      </w:r>
      <w:r w:rsidR="00B90D04" w:rsidRPr="00373474">
        <w:rPr>
          <w:color w:val="000000"/>
        </w:rPr>
        <w:t xml:space="preserve"> </w:t>
      </w:r>
      <w:r w:rsidRPr="00373474">
        <w:rPr>
          <w:color w:val="000000"/>
        </w:rPr>
        <w:t>In pH7-Ln, low resolution scans (i &amp; ii) show relatively compact fibers, which resolve as aggregates in high resolution scans (iii).</w:t>
      </w:r>
      <w:r w:rsidR="00B90D04" w:rsidRPr="00373474">
        <w:rPr>
          <w:color w:val="000000"/>
        </w:rPr>
        <w:t xml:space="preserve"> </w:t>
      </w:r>
      <w:r w:rsidRPr="00373474">
        <w:rPr>
          <w:color w:val="000000"/>
        </w:rPr>
        <w:t>polyLM at the same concentration is much more spread (iv&amp;v), and high-resolution scans show a hexagonal, space filling lattice (vii). F: This microstructural change causes DgKO mammary gland epithelial cells to functionally differentiate into milk producing cells</w:t>
      </w:r>
      <w:r w:rsidRPr="00373474">
        <w:rPr>
          <w:color w:val="000000"/>
          <w:vertAlign w:val="superscript"/>
        </w:rPr>
        <w:t>19</w:t>
      </w:r>
      <w:r w:rsidRPr="00373474">
        <w:rPr>
          <w:color w:val="000000"/>
        </w:rPr>
        <w:t xml:space="preserve">. i: pH7-Ln stimulated cells show abundant actin stress fibers (red) and disorganized zo-1 containing tight junctions (green), whereas ii: polyLM stimulated cells contain less total filamentous actin, lateral localization of actin into the cell-cell boundary and well organized zo-1 containing tight junctions. </w:t>
      </w:r>
    </w:p>
    <w:p w14:paraId="67B3A99C" w14:textId="77777777" w:rsidR="00361FFF" w:rsidRPr="00373474" w:rsidRDefault="00361FFF" w:rsidP="00B43691">
      <w:pPr>
        <w:pStyle w:val="Normal1"/>
        <w:contextualSpacing/>
        <w:rPr>
          <w:color w:val="000000"/>
        </w:rPr>
      </w:pPr>
    </w:p>
    <w:p w14:paraId="727EC1E6" w14:textId="148D2AB7" w:rsidR="00361FFF" w:rsidRPr="00373474" w:rsidRDefault="00361FFF" w:rsidP="00B43691">
      <w:pPr>
        <w:pStyle w:val="Normal1"/>
        <w:contextualSpacing/>
        <w:rPr>
          <w:color w:val="000000"/>
        </w:rPr>
      </w:pPr>
      <w:r w:rsidRPr="00373474">
        <w:rPr>
          <w:b/>
          <w:bCs/>
          <w:color w:val="000000"/>
        </w:rPr>
        <w:t>Figure 3: Fractal dimension estimation with the box counting method.</w:t>
      </w:r>
      <w:r w:rsidRPr="00373474">
        <w:rPr>
          <w:color w:val="000000"/>
        </w:rPr>
        <w:t xml:space="preserve"> A&amp;B: Raw image of pH7-</w:t>
      </w:r>
      <w:r w:rsidRPr="00373474">
        <w:rPr>
          <w:color w:val="000000"/>
        </w:rPr>
        <w:lastRenderedPageBreak/>
        <w:t>Ln and polyLM show differences in morphology.</w:t>
      </w:r>
      <w:r w:rsidR="00B90D04" w:rsidRPr="00373474">
        <w:rPr>
          <w:color w:val="000000"/>
        </w:rPr>
        <w:t xml:space="preserve"> </w:t>
      </w:r>
      <w:r w:rsidRPr="00373474">
        <w:rPr>
          <w:color w:val="000000"/>
        </w:rPr>
        <w:t xml:space="preserve">C&amp;D: these images are thresholded </w:t>
      </w:r>
      <w:r w:rsidR="00CA503C" w:rsidRPr="00373474">
        <w:rPr>
          <w:color w:val="000000"/>
        </w:rPr>
        <w:t>to give rise to a black and white image, E&amp;F: then the log of the ratio of the number of boxes containing the image to the size of the box is calculated.</w:t>
      </w:r>
      <w:r w:rsidR="00B90D04" w:rsidRPr="00373474">
        <w:rPr>
          <w:color w:val="000000"/>
        </w:rPr>
        <w:t xml:space="preserve"> </w:t>
      </w:r>
      <w:r w:rsidR="00CA503C" w:rsidRPr="00373474">
        <w:rPr>
          <w:color w:val="000000"/>
        </w:rPr>
        <w:t>The average slope represents the box counting dimension Fd is calculated.</w:t>
      </w:r>
      <w:r w:rsidR="00B90D04" w:rsidRPr="00373474">
        <w:rPr>
          <w:color w:val="000000"/>
        </w:rPr>
        <w:t xml:space="preserve"> </w:t>
      </w:r>
      <w:r w:rsidR="00CA503C" w:rsidRPr="00373474">
        <w:rPr>
          <w:color w:val="000000"/>
        </w:rPr>
        <w:t xml:space="preserve">pH7-Ln has a characteristic dimension of 2.0, indicating no fractal properties, whereas polyLM has a dimension of ~1.7, indicative of a diffusion limited aggregation process. </w:t>
      </w:r>
    </w:p>
    <w:p w14:paraId="03E19AE8" w14:textId="77777777" w:rsidR="00F24243" w:rsidRPr="00373474" w:rsidRDefault="00F24243" w:rsidP="00B43691">
      <w:pPr>
        <w:pStyle w:val="Normal1"/>
        <w:contextualSpacing/>
        <w:rPr>
          <w:color w:val="808080"/>
        </w:rPr>
      </w:pPr>
    </w:p>
    <w:p w14:paraId="01005D9F" w14:textId="77777777" w:rsidR="00F24243" w:rsidRPr="00373474" w:rsidRDefault="00504BDD" w:rsidP="00B43691">
      <w:pPr>
        <w:pStyle w:val="Normal1"/>
        <w:contextualSpacing/>
        <w:rPr>
          <w:b/>
        </w:rPr>
      </w:pPr>
      <w:r w:rsidRPr="00373474">
        <w:rPr>
          <w:b/>
        </w:rPr>
        <w:t xml:space="preserve">DISCUSSION: </w:t>
      </w:r>
    </w:p>
    <w:p w14:paraId="06145E1A" w14:textId="3D73DAA7" w:rsidR="00F24243" w:rsidRPr="00373474" w:rsidRDefault="00504BDD" w:rsidP="00B43691">
      <w:pPr>
        <w:pStyle w:val="Normal1"/>
        <w:contextualSpacing/>
        <w:rPr>
          <w:color w:val="000000"/>
        </w:rPr>
      </w:pPr>
      <w:r w:rsidRPr="00373474">
        <w:rPr>
          <w:color w:val="000000"/>
        </w:rPr>
        <w:t xml:space="preserve">Laminins represent a key element of the ECM in epithelial, muscular, and neural organ systems, and have been shown in vitro to play essential roles in regulating the functional differentiation of cells. Growing evidence </w:t>
      </w:r>
      <w:r w:rsidR="0036280C" w:rsidRPr="00373474">
        <w:rPr>
          <w:color w:val="000000"/>
        </w:rPr>
        <w:t>indicates</w:t>
      </w:r>
      <w:r w:rsidRPr="00373474">
        <w:rPr>
          <w:color w:val="000000"/>
        </w:rPr>
        <w:t xml:space="preserve"> that the structure of laminin displayed to cells regulates its signaling and resultant cell phenotype</w:t>
      </w:r>
      <w:r w:rsidR="00D65EA1" w:rsidRPr="00373474">
        <w:rPr>
          <w:color w:val="000000"/>
        </w:rPr>
        <w:fldChar w:fldCharType="begin">
          <w:fldData xml:space="preserve">PEVuZE5vdGU+PENpdGU+PEF1dGhvcj5Tb25uZW5iZXJnPC9BdXRob3I+PFllYXI+MTk5MDwvWWVh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</w:fldData>
        </w:fldChar>
      </w:r>
      <w:r w:rsidR="008E5FC3" w:rsidRPr="00373474">
        <w:rPr>
          <w:color w:val="000000"/>
        </w:rPr>
        <w:instrText xml:space="preserve"> ADDIN EN.CITE </w:instrText>
      </w:r>
      <w:r w:rsidR="00D65EA1" w:rsidRPr="00373474">
        <w:rPr>
          <w:color w:val="000000"/>
        </w:rPr>
        <w:fldChar w:fldCharType="begin">
          <w:fldData xml:space="preserve">PEVuZE5vdGU+PENpdGU+PEF1dGhvcj5Tb25uZW5iZXJnPC9BdXRob3I+PFllYXI+MTk5MDwvWWVh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</w:fldData>
        </w:fldChar>
      </w:r>
      <w:r w:rsidR="008E5FC3" w:rsidRPr="00373474">
        <w:rPr>
          <w:color w:val="000000"/>
        </w:rPr>
        <w:instrText xml:space="preserve"> ADDIN EN.CITE.DATA </w:instrText>
      </w:r>
      <w:r w:rsidR="00D65EA1" w:rsidRPr="00373474">
        <w:rPr>
          <w:color w:val="000000"/>
        </w:rPr>
      </w:r>
      <w:r w:rsidR="00D65EA1" w:rsidRPr="00373474">
        <w:rPr>
          <w:color w:val="000000"/>
        </w:rPr>
        <w:fldChar w:fldCharType="end"/>
      </w:r>
      <w:r w:rsidR="00D65EA1" w:rsidRPr="00373474">
        <w:rPr>
          <w:color w:val="000000"/>
        </w:rPr>
      </w:r>
      <w:r w:rsidR="00D65EA1" w:rsidRPr="00373474">
        <w:rPr>
          <w:color w:val="000000"/>
        </w:rPr>
        <w:fldChar w:fldCharType="separate"/>
      </w:r>
      <w:r w:rsidR="008E5FC3" w:rsidRPr="00373474">
        <w:rPr>
          <w:noProof/>
          <w:color w:val="000000"/>
          <w:vertAlign w:val="superscript"/>
        </w:rPr>
        <w:t>15,16</w:t>
      </w:r>
      <w:r w:rsidR="00D65EA1" w:rsidRPr="00373474">
        <w:rPr>
          <w:color w:val="000000"/>
        </w:rPr>
        <w:fldChar w:fldCharType="end"/>
      </w:r>
      <w:r w:rsidRPr="00373474">
        <w:rPr>
          <w:color w:val="000000"/>
        </w:rPr>
        <w:t>, thus methods to control Ln1 microstructure should be of interest to basic biologists working in these fields, and to tissue engineers seeking to recapitulate normal behavior in vitro.</w:t>
      </w:r>
      <w:r w:rsidR="00B90D04" w:rsidRPr="00373474">
        <w:rPr>
          <w:color w:val="000000"/>
        </w:rPr>
        <w:t xml:space="preserve"> </w:t>
      </w:r>
      <w:r w:rsidRPr="00373474">
        <w:rPr>
          <w:color w:val="000000"/>
        </w:rPr>
        <w:t>More generally, the microstructure of a variety of extracellular matrix proteins is known to</w:t>
      </w:r>
      <w:r w:rsidR="0036280C" w:rsidRPr="00373474">
        <w:rPr>
          <w:color w:val="000000"/>
        </w:rPr>
        <w:t xml:space="preserve"> regulate</w:t>
      </w:r>
      <w:r w:rsidRPr="00373474">
        <w:rPr>
          <w:color w:val="000000"/>
        </w:rPr>
        <w:t xml:space="preserve"> biological </w:t>
      </w:r>
      <w:r w:rsidR="007E6EBD" w:rsidRPr="00373474">
        <w:rPr>
          <w:color w:val="000000"/>
        </w:rPr>
        <w:t>response and</w:t>
      </w:r>
      <w:r w:rsidRPr="00373474">
        <w:rPr>
          <w:color w:val="000000"/>
        </w:rPr>
        <w:t xml:space="preserve"> understanding the mechanisms by which microstructure </w:t>
      </w:r>
      <w:r w:rsidR="0036280C" w:rsidRPr="00373474">
        <w:rPr>
          <w:color w:val="000000"/>
        </w:rPr>
        <w:t>modulates</w:t>
      </w:r>
      <w:r w:rsidRPr="00373474">
        <w:rPr>
          <w:color w:val="000000"/>
        </w:rPr>
        <w:t xml:space="preserve"> </w:t>
      </w:r>
      <w:r w:rsidR="008E5FC3" w:rsidRPr="00373474">
        <w:rPr>
          <w:color w:val="000000"/>
        </w:rPr>
        <w:t xml:space="preserve">cell function </w:t>
      </w:r>
      <w:r w:rsidRPr="00373474">
        <w:rPr>
          <w:color w:val="000000"/>
        </w:rPr>
        <w:t xml:space="preserve">is an active area of research. </w:t>
      </w:r>
    </w:p>
    <w:p w14:paraId="566ACDE8" w14:textId="77777777" w:rsidR="00F24243" w:rsidRPr="00373474" w:rsidRDefault="00F24243" w:rsidP="00B43691">
      <w:pPr>
        <w:pStyle w:val="Normal1"/>
        <w:contextualSpacing/>
        <w:rPr>
          <w:color w:val="000000"/>
        </w:rPr>
      </w:pPr>
    </w:p>
    <w:p w14:paraId="5A6A2709" w14:textId="0148FF9F" w:rsidR="00F24243" w:rsidRPr="00373474" w:rsidRDefault="00504BDD" w:rsidP="00B43691">
      <w:pPr>
        <w:pStyle w:val="Normal1"/>
        <w:contextualSpacing/>
        <w:rPr>
          <w:color w:val="000000"/>
        </w:rPr>
      </w:pPr>
      <w:bookmarkStart w:id="21" w:name="_44sinio" w:colFirst="0" w:colLast="0"/>
      <w:bookmarkEnd w:id="21"/>
      <w:r w:rsidRPr="00373474">
        <w:rPr>
          <w:color w:val="000000"/>
        </w:rPr>
        <w:t>In this work, we describe three methods to polymerize laminin into networks with fractal microstructure characteristic of diffusion limited aggregation. These Ln1 polymers have been shown to signal differently to cells compared to aggregated Ln1, potentially due to altered adhesive domain display to cells. These three methods to control Ln1 microstructure may represent biological redundancy in assembly of Ln1, but this represents a challenge for experimental work. Controlling Ln1 microstructure using acidic buffer treatment will only show effects when added to dystroglycan knockout cells</w:t>
      </w:r>
      <w:r w:rsidR="00D65EA1" w:rsidRPr="00373474">
        <w:rPr>
          <w:color w:val="000000"/>
        </w:rPr>
        <w:fldChar w:fldCharType="begin">
          <w:fldData xml:space="preserve">PEVuZE5vdGU+PENpdGU+PEF1dGhvcj5XZWlyPC9BdXRob3I+PFllYXI+MjAwNjwvWWVhcj48UmVj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</w:fldData>
        </w:fldChar>
      </w:r>
      <w:r w:rsidR="008E5FC3" w:rsidRPr="00373474">
        <w:rPr>
          <w:color w:val="000000"/>
        </w:rPr>
        <w:instrText xml:space="preserve"> ADDIN EN.CITE </w:instrText>
      </w:r>
      <w:r w:rsidR="00D65EA1" w:rsidRPr="00373474">
        <w:rPr>
          <w:color w:val="000000"/>
        </w:rPr>
        <w:fldChar w:fldCharType="begin">
          <w:fldData xml:space="preserve">PEVuZE5vdGU+PENpdGU+PEF1dGhvcj5XZWlyPC9BdXRob3I+PFllYXI+MjAwNjwvWWVhcj48UmVj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</w:fldData>
        </w:fldChar>
      </w:r>
      <w:r w:rsidR="008E5FC3" w:rsidRPr="00373474">
        <w:rPr>
          <w:color w:val="000000"/>
        </w:rPr>
        <w:instrText xml:space="preserve"> ADDIN EN.CITE.DATA </w:instrText>
      </w:r>
      <w:r w:rsidR="00D65EA1" w:rsidRPr="00373474">
        <w:rPr>
          <w:color w:val="000000"/>
        </w:rPr>
      </w:r>
      <w:r w:rsidR="00D65EA1" w:rsidRPr="00373474">
        <w:rPr>
          <w:color w:val="000000"/>
        </w:rPr>
        <w:fldChar w:fldCharType="end"/>
      </w:r>
      <w:r w:rsidR="00D65EA1" w:rsidRPr="00373474">
        <w:rPr>
          <w:color w:val="000000"/>
        </w:rPr>
      </w:r>
      <w:r w:rsidR="00D65EA1" w:rsidRPr="00373474">
        <w:rPr>
          <w:color w:val="000000"/>
        </w:rPr>
        <w:fldChar w:fldCharType="separate"/>
      </w:r>
      <w:r w:rsidR="008E5FC3" w:rsidRPr="00373474">
        <w:rPr>
          <w:noProof/>
          <w:color w:val="000000"/>
          <w:vertAlign w:val="superscript"/>
        </w:rPr>
        <w:t>19,20</w:t>
      </w:r>
      <w:r w:rsidR="00D65EA1" w:rsidRPr="00373474">
        <w:rPr>
          <w:color w:val="000000"/>
        </w:rPr>
        <w:fldChar w:fldCharType="end"/>
      </w:r>
      <w:r w:rsidRPr="00373474">
        <w:rPr>
          <w:color w:val="000000"/>
        </w:rPr>
        <w:t>.</w:t>
      </w:r>
      <w:r w:rsidR="00B90D04" w:rsidRPr="00373474">
        <w:rPr>
          <w:color w:val="000000"/>
        </w:rPr>
        <w:t xml:space="preserve"> </w:t>
      </w:r>
      <w:r w:rsidRPr="00373474">
        <w:rPr>
          <w:color w:val="000000"/>
        </w:rPr>
        <w:t xml:space="preserve">Thus, experimental design must consider the cells and the purity of Ln1 to be used. Commercially available Ln1 is commonly derived from EHS matrix, which contains a high percentage of nidogens and other glycoproteins; Ln1 in EHS matrix polymerizes correctly into fractal networks in neutral buffered systems. Recombinant Ln1 has recently become available commercially but is exceptionally costly. </w:t>
      </w:r>
    </w:p>
    <w:p w14:paraId="3568787C" w14:textId="77777777" w:rsidR="00F24243" w:rsidRPr="00373474" w:rsidRDefault="00F24243" w:rsidP="00B43691">
      <w:pPr>
        <w:pStyle w:val="Normal1"/>
        <w:contextualSpacing/>
        <w:rPr>
          <w:color w:val="000000"/>
        </w:rPr>
      </w:pPr>
    </w:p>
    <w:p w14:paraId="03E2FC53" w14:textId="38692BE7" w:rsidR="00F24243" w:rsidRPr="00373474" w:rsidRDefault="00504BDD" w:rsidP="00B43691">
      <w:pPr>
        <w:pStyle w:val="Normal1"/>
        <w:contextualSpacing/>
        <w:rPr>
          <w:color w:val="000000"/>
        </w:rPr>
      </w:pPr>
      <w:r w:rsidRPr="00373474">
        <w:rPr>
          <w:color w:val="000000"/>
        </w:rPr>
        <w:t>Ln1 protein quality is crucial for this work as short arm fragments can block polymerization. Short arm fragments</w:t>
      </w:r>
      <w:r w:rsidR="007E6EBD" w:rsidRPr="00373474">
        <w:rPr>
          <w:color w:val="000000"/>
        </w:rPr>
        <w:t xml:space="preserve"> (</w:t>
      </w:r>
      <w:r w:rsidRPr="00373474">
        <w:rPr>
          <w:color w:val="000000"/>
        </w:rPr>
        <w:t>i.e.</w:t>
      </w:r>
      <w:r w:rsidR="007E6EBD" w:rsidRPr="00373474">
        <w:rPr>
          <w:color w:val="000000"/>
        </w:rPr>
        <w:t>,</w:t>
      </w:r>
      <w:r w:rsidRPr="00373474">
        <w:rPr>
          <w:color w:val="000000"/>
        </w:rPr>
        <w:t xml:space="preserve"> the E4 fragment</w:t>
      </w:r>
      <w:r w:rsidR="007E6EBD" w:rsidRPr="00373474">
        <w:rPr>
          <w:color w:val="000000"/>
        </w:rPr>
        <w:t>)</w:t>
      </w:r>
      <w:r w:rsidRPr="00373474">
        <w:rPr>
          <w:color w:val="000000"/>
        </w:rPr>
        <w:t xml:space="preserve"> interfere with network formation as each fragment induces a void in the network</w:t>
      </w:r>
      <w:r w:rsidR="00D65EA1" w:rsidRPr="00373474">
        <w:rPr>
          <w:color w:val="000000"/>
        </w:rPr>
        <w:fldChar w:fldCharType="begin"/>
      </w:r>
      <w:r w:rsidR="008E5FC3" w:rsidRPr="00373474">
        <w:rPr>
          <w:color w:val="000000"/>
        </w:rPr>
        <w:instrText xml:space="preserve"> ADDIN EN.CITE &lt;EndNote&gt;&lt;Cite&gt;&lt;Author&gt;Schittny&lt;/Author&gt;&lt;Year&gt;1990&lt;/Year&gt;&lt;RecNum&gt;877&lt;/RecNum&gt;&lt;DisplayText&gt;&lt;style face="superscript"&gt;29&lt;/style&gt;&lt;/DisplayText&gt;&lt;record&gt;&lt;rec-number&gt;877&lt;/rec-number&gt;&lt;foreign-keys&gt;&lt;key app="EN" db-id="wx9xtttegwpss0esssvx99r492dzrfv5f0ts" timestamp="1584049164"&gt;877&lt;/key&gt;&lt;/foreign-keys&gt;&lt;ref-type name="Journal Article"&gt;17&lt;/ref-type&gt;&lt;contributors&gt;&lt;authors&gt;&lt;author&gt;Schittny, J. C.&lt;/author&gt;&lt;author&gt;Yurchenco, P. D.&lt;/author&gt;&lt;/authors&gt;&lt;/contributors&gt;&lt;auth-address&gt;Department of Pathology, Robert Wood Johnson Medical School, Piscataway, New Jersey 08854-5635.&lt;/auth-address&gt;&lt;titles&gt;&lt;title&gt;Terminal short arm domains of basement membrane laminin are critical for its self-assembly&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825-32&lt;/pages&gt;&lt;volume&gt;110&lt;/volume&gt;&lt;number&gt;3&lt;/number&gt;&lt;edition&gt;1990/03/01&lt;/edition&gt;&lt;keywords&gt;&lt;keyword&gt;Basement Membrane/metabolism&lt;/keyword&gt;&lt;keyword&gt;Chromatography, Affinity&lt;/keyword&gt;&lt;keyword&gt;Kinetics&lt;/keyword&gt;&lt;keyword&gt;Laminin/*metabolism/ultrastructure&lt;/keyword&gt;&lt;keyword&gt;Macromolecular Substances&lt;/keyword&gt;&lt;keyword&gt;Microscopy, Electron&lt;/keyword&gt;&lt;keyword&gt;Models, Molecular&lt;/keyword&gt;&lt;keyword&gt;Peptide Fragments/isolation &amp;amp; purification&lt;/keyword&gt;&lt;keyword&gt;Protein Conformation&lt;/keyword&gt;&lt;/keywords&gt;&lt;dates&gt;&lt;year&gt;1990&lt;/year&gt;&lt;pub-dates&gt;&lt;date&gt;Mar&lt;/date&gt;&lt;/pub-dates&gt;&lt;/dates&gt;&lt;isbn&gt;0021-9525 (Print)&amp;#xD;0021-9525&lt;/isbn&gt;&lt;accession-num&gt;2307709&lt;/accession-num&gt;&lt;urls&gt;&lt;/urls&gt;&lt;custom2&gt;PMC2116050&lt;/custom2&gt;&lt;electronic-resource-num&gt;10.1083/jcb.110.3.825&lt;/electronic-resource-num&gt;&lt;remote-database-provider&gt;NLM&lt;/remote-database-provider&gt;&lt;language&gt;eng&lt;/language&gt;&lt;/record&gt;&lt;/Cite&gt;&lt;/EndNote&gt;</w:instrText>
      </w:r>
      <w:r w:rsidR="00D65EA1" w:rsidRPr="00373474">
        <w:rPr>
          <w:color w:val="000000"/>
        </w:rPr>
        <w:fldChar w:fldCharType="separate"/>
      </w:r>
      <w:r w:rsidR="008E5FC3" w:rsidRPr="00373474">
        <w:rPr>
          <w:noProof/>
          <w:color w:val="000000"/>
          <w:vertAlign w:val="superscript"/>
        </w:rPr>
        <w:t>29</w:t>
      </w:r>
      <w:r w:rsidR="00D65EA1" w:rsidRPr="00373474">
        <w:rPr>
          <w:color w:val="000000"/>
        </w:rPr>
        <w:fldChar w:fldCharType="end"/>
      </w:r>
      <w:r w:rsidRPr="00373474">
        <w:rPr>
          <w:color w:val="000000"/>
        </w:rPr>
        <w:t>.</w:t>
      </w:r>
      <w:r w:rsidR="00B90D04" w:rsidRPr="00373474">
        <w:rPr>
          <w:color w:val="000000"/>
        </w:rPr>
        <w:t xml:space="preserve"> </w:t>
      </w:r>
      <w:r w:rsidRPr="00373474">
        <w:rPr>
          <w:color w:val="000000"/>
        </w:rPr>
        <w:t>Previous data shows that inclusion of E4 fragments can block Ln1 induced phenotypes</w:t>
      </w:r>
      <w:r w:rsidR="00D65EA1" w:rsidRPr="00373474">
        <w:rPr>
          <w:color w:val="000000"/>
        </w:rPr>
        <w:fldChar w:fldCharType="begin">
          <w:fldData xml:space="preserve">PEVuZE5vdGU+PENpdGU+PEF1dGhvcj5TY2h1Z2VyPC9BdXRob3I+PFllYXI+MTk5ODwvWWVhcj48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</w:fldData>
        </w:fldChar>
      </w:r>
      <w:r w:rsidR="008E5FC3" w:rsidRPr="00373474">
        <w:rPr>
          <w:color w:val="000000"/>
        </w:rPr>
        <w:instrText xml:space="preserve"> ADDIN EN.CITE </w:instrText>
      </w:r>
      <w:r w:rsidR="00D65EA1" w:rsidRPr="00373474">
        <w:rPr>
          <w:color w:val="000000"/>
        </w:rPr>
        <w:fldChar w:fldCharType="begin">
          <w:fldData xml:space="preserve">PEVuZE5vdGU+PENpdGU+PEF1dGhvcj5TY2h1Z2VyPC9BdXRob3I+PFllYXI+MTk5ODwvWWVhcj48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</w:fldData>
        </w:fldChar>
      </w:r>
      <w:r w:rsidR="008E5FC3" w:rsidRPr="00373474">
        <w:rPr>
          <w:color w:val="000000"/>
        </w:rPr>
        <w:instrText xml:space="preserve"> ADDIN EN.CITE.DATA </w:instrText>
      </w:r>
      <w:r w:rsidR="00D65EA1" w:rsidRPr="00373474">
        <w:rPr>
          <w:color w:val="000000"/>
        </w:rPr>
      </w:r>
      <w:r w:rsidR="00D65EA1" w:rsidRPr="00373474">
        <w:rPr>
          <w:color w:val="000000"/>
        </w:rPr>
        <w:fldChar w:fldCharType="end"/>
      </w:r>
      <w:r w:rsidR="00D65EA1" w:rsidRPr="00373474">
        <w:rPr>
          <w:color w:val="000000"/>
        </w:rPr>
      </w:r>
      <w:r w:rsidR="00D65EA1" w:rsidRPr="00373474">
        <w:rPr>
          <w:color w:val="000000"/>
        </w:rPr>
        <w:fldChar w:fldCharType="separate"/>
      </w:r>
      <w:r w:rsidR="008E5FC3" w:rsidRPr="00373474">
        <w:rPr>
          <w:noProof/>
          <w:color w:val="000000"/>
          <w:vertAlign w:val="superscript"/>
        </w:rPr>
        <w:t>29,30</w:t>
      </w:r>
      <w:r w:rsidR="00D65EA1" w:rsidRPr="00373474">
        <w:rPr>
          <w:color w:val="000000"/>
        </w:rPr>
        <w:fldChar w:fldCharType="end"/>
      </w:r>
      <w:r w:rsidRPr="00373474">
        <w:rPr>
          <w:color w:val="000000"/>
        </w:rPr>
        <w:t>. Likewise, we have found that network formation is disrupted by small quantities of laminin-332 (unpublished data), which like E4 fragments contains a single adhesive domain</w:t>
      </w:r>
      <w:r w:rsidR="00D65EA1" w:rsidRPr="00373474">
        <w:rPr>
          <w:color w:val="000000"/>
        </w:rPr>
        <w:fldChar w:fldCharType="begin">
          <w:fldData xml:space="preserve">PEVuZE5vdGU+PENpdGU+PEF1dGhvcj5TY2h1Z2VyPC9BdXRob3I+PFllYXI+MTk5ODwvWWVhcj48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</w:fldData>
        </w:fldChar>
      </w:r>
      <w:r w:rsidR="008E5FC3" w:rsidRPr="00373474">
        <w:rPr>
          <w:color w:val="000000"/>
        </w:rPr>
        <w:instrText xml:space="preserve"> ADDIN EN.CITE </w:instrText>
      </w:r>
      <w:r w:rsidR="00D65EA1" w:rsidRPr="00373474">
        <w:rPr>
          <w:color w:val="000000"/>
        </w:rPr>
        <w:fldChar w:fldCharType="begin">
          <w:fldData xml:space="preserve">PEVuZE5vdGU+PENpdGU+PEF1dGhvcj5TY2h1Z2VyPC9BdXRob3I+PFllYXI+MTk5ODwvWWVhcj48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</w:fldData>
        </w:fldChar>
      </w:r>
      <w:r w:rsidR="008E5FC3" w:rsidRPr="00373474">
        <w:rPr>
          <w:color w:val="000000"/>
        </w:rPr>
        <w:instrText xml:space="preserve"> ADDIN EN.CITE.DATA </w:instrText>
      </w:r>
      <w:r w:rsidR="00D65EA1" w:rsidRPr="00373474">
        <w:rPr>
          <w:color w:val="000000"/>
        </w:rPr>
      </w:r>
      <w:r w:rsidR="00D65EA1" w:rsidRPr="00373474">
        <w:rPr>
          <w:color w:val="000000"/>
        </w:rPr>
        <w:fldChar w:fldCharType="end"/>
      </w:r>
      <w:r w:rsidR="00D65EA1" w:rsidRPr="00373474">
        <w:rPr>
          <w:color w:val="000000"/>
        </w:rPr>
      </w:r>
      <w:r w:rsidR="00D65EA1" w:rsidRPr="00373474">
        <w:rPr>
          <w:color w:val="000000"/>
        </w:rPr>
        <w:fldChar w:fldCharType="separate"/>
      </w:r>
      <w:r w:rsidR="008E5FC3" w:rsidRPr="00373474">
        <w:rPr>
          <w:noProof/>
          <w:color w:val="000000"/>
          <w:vertAlign w:val="superscript"/>
        </w:rPr>
        <w:t>29,30</w:t>
      </w:r>
      <w:r w:rsidR="00D65EA1" w:rsidRPr="00373474">
        <w:rPr>
          <w:color w:val="000000"/>
        </w:rPr>
        <w:fldChar w:fldCharType="end"/>
      </w:r>
      <w:r w:rsidRPr="00373474">
        <w:rPr>
          <w:color w:val="000000"/>
        </w:rPr>
        <w:t>. Thus, it is crucial to check that Ln1 is intact, and highly purified to remove other laminin species before starting work.</w:t>
      </w:r>
      <w:r w:rsidR="00B90D04" w:rsidRPr="00373474">
        <w:rPr>
          <w:color w:val="000000"/>
        </w:rPr>
        <w:t xml:space="preserve"> </w:t>
      </w:r>
      <w:bookmarkStart w:id="22" w:name="_2jxsxqh" w:colFirst="0" w:colLast="0"/>
      <w:bookmarkEnd w:id="22"/>
    </w:p>
    <w:p w14:paraId="35F6B65F" w14:textId="77777777" w:rsidR="00F24243" w:rsidRPr="00373474" w:rsidRDefault="00F24243" w:rsidP="00B43691">
      <w:pPr>
        <w:pStyle w:val="Normal1"/>
        <w:contextualSpacing/>
        <w:rPr>
          <w:color w:val="000000"/>
        </w:rPr>
      </w:pPr>
    </w:p>
    <w:p w14:paraId="54BF3985" w14:textId="094657FF" w:rsidR="00F24243" w:rsidRPr="00373474" w:rsidRDefault="00504BDD" w:rsidP="00B43691">
      <w:pPr>
        <w:pStyle w:val="Normal1"/>
        <w:contextualSpacing/>
        <w:rPr>
          <w:color w:val="000000"/>
        </w:rPr>
      </w:pPr>
      <w:bookmarkStart w:id="23" w:name="_z337ya" w:colFirst="0" w:colLast="0"/>
      <w:bookmarkEnd w:id="23"/>
      <w:r w:rsidRPr="00373474">
        <w:rPr>
          <w:color w:val="000000"/>
        </w:rPr>
        <w:t>While these methods are relevant to researchers studying cell-matrix interactions, it should be noted that the laminin family is highly complex, involving 15 known members and additional splice variants</w:t>
      </w:r>
      <w:r w:rsidR="00D65EA1" w:rsidRPr="00373474">
        <w:rPr>
          <w:color w:val="000000"/>
        </w:rPr>
        <w:fldChar w:fldCharType="begin"/>
      </w:r>
      <w:r w:rsidR="008E5FC3" w:rsidRPr="00373474">
        <w:rPr>
          <w:color w:val="000000"/>
        </w:rPr>
        <w:instrText xml:space="preserve"> ADDIN EN.CITE &lt;EndNote&gt;&lt;Cite&gt;&lt;Author&gt;Colognato&lt;/Author&gt;&lt;Year&gt;2000&lt;/Year&gt;&lt;RecNum&gt;882&lt;/RecNum&gt;&lt;DisplayText&gt;&lt;style face="superscript"&gt;31&lt;/style&gt;&lt;/DisplayText&gt;&lt;record&gt;&lt;rec-number&gt;882&lt;/rec-number&gt;&lt;foreign-keys&gt;&lt;key app="EN" db-id="wx9xtttegwpss0esssvx99r492dzrfv5f0ts" timestamp="1584377014"&gt;882&lt;/key&gt;&lt;/foreign-keys&gt;&lt;ref-type name="Journal Article"&gt;17&lt;/ref-type&gt;&lt;contributors&gt;&lt;authors&gt;&lt;author&gt;Colognato, H.&lt;/author&gt;&lt;author&gt;Yurchenco, P. D.&lt;/author&gt;&lt;/authors&gt;&lt;/contributors&gt;&lt;auth-address&gt;Department of Pathology &amp;amp; Laboratory Medicine, Robert Wood Johnson Medical School, Piscataway, NJ 08854, USA.&lt;/auth-address&gt;&lt;titles&gt;&lt;title&gt;Form and function: the laminin family of heterotrimers&lt;/title&gt;&lt;secondary-title&gt;Dev Dyn&lt;/secondary-title&gt;&lt;/titles&gt;&lt;periodical&gt;&lt;full-title&gt;Dev Dyn&lt;/full-title&gt;&lt;/periodical&gt;&lt;pages&gt;213-34&lt;/pages&gt;&lt;volume&gt;218&lt;/volume&gt;&lt;number&gt;2&lt;/number&gt;&lt;keywords&gt;&lt;keyword&gt;Animals&lt;/keyword&gt;&lt;keyword&gt;Brain/embryology&lt;/keyword&gt;&lt;keyword&gt;Cell Adhesion Molecules/metabolism&lt;/keyword&gt;&lt;keyword&gt;Humans&lt;/keyword&gt;&lt;keyword&gt;Invertebrates/metabolism&lt;/keyword&gt;&lt;keyword&gt;Kidney/embryology&lt;/keyword&gt;&lt;keyword&gt;Laminin/*metabolism/physiology&lt;/keyword&gt;&lt;keyword&gt;Mice&lt;/keyword&gt;&lt;keyword&gt;Muscle, Skeletal/metabolism&lt;/keyword&gt;&lt;keyword&gt;Peripheral Nerves/metabolism&lt;/keyword&gt;&lt;keyword&gt;Polymers&lt;/keyword&gt;&lt;keyword&gt;Receptors, Laminin/metabolism&lt;/keyword&gt;&lt;/keywords&gt;&lt;dates&gt;&lt;year&gt;2000&lt;/year&gt;&lt;pub-dates&gt;&lt;date&gt;Jun&lt;/date&gt;&lt;/pub-dates&gt;&lt;/dates&gt;&lt;isbn&gt;1058-8388 (Print)&amp;#xD;1058-8388 (Linking)&lt;/isbn&gt;&lt;accession-num&gt;10842354&lt;/accession-num&gt;&lt;urls&gt;&lt;related-urls&gt;&lt;url&gt;https://www.ncbi.nlm.nih.gov/pubmed/10842354&lt;/url&gt;&lt;/related-urls&gt;&lt;/urls&gt;&lt;electronic-resource-num&gt;10.1002/(SICI)1097-0177(200006)218:2&amp;lt;213::AID-DVDY1&amp;gt;3.0.CO;2-R&lt;/electronic-resource-num&gt;&lt;/record&gt;&lt;/Cite&gt;&lt;/EndNote&gt;</w:instrText>
      </w:r>
      <w:r w:rsidR="00D65EA1" w:rsidRPr="00373474">
        <w:rPr>
          <w:color w:val="000000"/>
        </w:rPr>
        <w:fldChar w:fldCharType="separate"/>
      </w:r>
      <w:r w:rsidR="008E5FC3" w:rsidRPr="00373474">
        <w:rPr>
          <w:noProof/>
          <w:color w:val="000000"/>
          <w:vertAlign w:val="superscript"/>
        </w:rPr>
        <w:t>31</w:t>
      </w:r>
      <w:r w:rsidR="00D65EA1" w:rsidRPr="00373474">
        <w:rPr>
          <w:color w:val="000000"/>
        </w:rPr>
        <w:fldChar w:fldCharType="end"/>
      </w:r>
      <w:r w:rsidRPr="00373474">
        <w:rPr>
          <w:color w:val="000000"/>
        </w:rPr>
        <w:t>, and this family interacts with a wide range of receptors, glycoproteins, collagens and potentially growth factors</w:t>
      </w:r>
      <w:r w:rsidR="00D65EA1" w:rsidRPr="00373474">
        <w:rPr>
          <w:color w:val="000000"/>
        </w:rPr>
        <w:fldChar w:fldCharType="begin">
          <w:fldData xml:space="preserve">PEVuZE5vdGU+PENpdGU+PEF1dGhvcj5ZdXJjaGVuY288L0F1dGhvcj48WWVhcj4yMDE1PC9ZZWFy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</w:fldData>
        </w:fldChar>
      </w:r>
      <w:r w:rsidR="008E5FC3" w:rsidRPr="00373474">
        <w:rPr>
          <w:color w:val="000000"/>
        </w:rPr>
        <w:instrText xml:space="preserve"> ADDIN EN.CITE </w:instrText>
      </w:r>
      <w:r w:rsidR="00D65EA1" w:rsidRPr="00373474">
        <w:rPr>
          <w:color w:val="000000"/>
        </w:rPr>
        <w:fldChar w:fldCharType="begin">
          <w:fldData xml:space="preserve">PEVuZE5vdGU+PENpdGU+PEF1dGhvcj5ZdXJjaGVuY288L0F1dGhvcj48WWVhcj4yMDE1PC9ZZWFy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</w:fldData>
        </w:fldChar>
      </w:r>
      <w:r w:rsidR="008E5FC3" w:rsidRPr="00373474">
        <w:rPr>
          <w:color w:val="000000"/>
        </w:rPr>
        <w:instrText xml:space="preserve"> ADDIN EN.CITE.DATA </w:instrText>
      </w:r>
      <w:r w:rsidR="00D65EA1" w:rsidRPr="00373474">
        <w:rPr>
          <w:color w:val="000000"/>
        </w:rPr>
      </w:r>
      <w:r w:rsidR="00D65EA1" w:rsidRPr="00373474">
        <w:rPr>
          <w:color w:val="000000"/>
        </w:rPr>
        <w:fldChar w:fldCharType="end"/>
      </w:r>
      <w:r w:rsidR="00D65EA1" w:rsidRPr="00373474">
        <w:rPr>
          <w:color w:val="000000"/>
        </w:rPr>
      </w:r>
      <w:r w:rsidR="00D65EA1" w:rsidRPr="00373474">
        <w:rPr>
          <w:color w:val="000000"/>
        </w:rPr>
        <w:fldChar w:fldCharType="separate"/>
      </w:r>
      <w:r w:rsidR="008E5FC3" w:rsidRPr="00373474">
        <w:rPr>
          <w:noProof/>
          <w:color w:val="000000"/>
          <w:vertAlign w:val="superscript"/>
        </w:rPr>
        <w:t>4</w:t>
      </w:r>
      <w:r w:rsidR="00D65EA1" w:rsidRPr="00373474">
        <w:rPr>
          <w:color w:val="000000"/>
        </w:rPr>
        <w:fldChar w:fldCharType="end"/>
      </w:r>
      <w:r w:rsidRPr="00373474">
        <w:rPr>
          <w:color w:val="000000"/>
        </w:rPr>
        <w:t>.</w:t>
      </w:r>
      <w:r w:rsidR="00B90D04" w:rsidRPr="00373474">
        <w:rPr>
          <w:color w:val="000000"/>
        </w:rPr>
        <w:t xml:space="preserve"> </w:t>
      </w:r>
      <w:r w:rsidRPr="00373474">
        <w:rPr>
          <w:color w:val="000000"/>
        </w:rPr>
        <w:t xml:space="preserve">Thus, polymerized </w:t>
      </w:r>
      <w:r w:rsidR="00D8514C" w:rsidRPr="00373474">
        <w:rPr>
          <w:color w:val="000000"/>
        </w:rPr>
        <w:t>L</w:t>
      </w:r>
      <w:r w:rsidRPr="00373474">
        <w:rPr>
          <w:color w:val="000000"/>
        </w:rPr>
        <w:t>n1 represents a reductionist state which can be expected to be modified rapidly by cell function.</w:t>
      </w:r>
      <w:r w:rsidR="00B90D04" w:rsidRPr="00373474">
        <w:rPr>
          <w:color w:val="000000"/>
        </w:rPr>
        <w:t xml:space="preserve"> </w:t>
      </w:r>
      <w:r w:rsidRPr="00373474">
        <w:rPr>
          <w:color w:val="000000"/>
        </w:rPr>
        <w:t>Furthermore, different organ systems sense, respond to, and remodel laminins differently: we have demonstrated that linkage of laminin to actin through dystroglycan is dispensable for the mammary gland</w:t>
      </w:r>
      <w:r w:rsidR="00D65EA1" w:rsidRPr="00373474">
        <w:rPr>
          <w:color w:val="000000"/>
        </w:rPr>
        <w:fldChar w:fldCharType="begin"/>
      </w:r>
      <w:r w:rsidR="008E5FC3" w:rsidRPr="00373474">
        <w:rPr>
          <w:color w:val="000000"/>
        </w:rPr>
        <w:instrText xml:space="preserve"> ADDIN EN.CITE &lt;EndNote&gt;&lt;Cite&gt;&lt;Author&gt;Kent&lt;/Author&gt;&lt;Year&gt;2019&lt;/Year&gt;&lt;RecNum&gt;714&lt;/RecNum&gt;&lt;DisplayText&gt;&lt;style face="superscript"&gt;19&lt;/style&gt;&lt;/DisplayText&gt;&lt;record&gt;&lt;rec-number&gt;714&lt;/rec-number&gt;&lt;foreign-keys&gt;&lt;key app="EN" db-id="wx9xtttegwpss0esssvx99r492dzrfv5f0ts" timestamp="1576007925"&gt;714&lt;/key&gt;&lt;/foreign-keys&gt;&lt;ref-type name="Journal Article"&gt;17&lt;/ref-type&gt;&lt;contributors&gt;&lt;authors&gt;&lt;author&gt;Kent, A. J.&lt;/author&gt;&lt;author&gt;Mayer, N.&lt;/author&gt;&lt;author&gt;Inman, J. L.&lt;/author&gt;&lt;author&gt;Hochman-Mendez, C.&lt;/author&gt;&lt;author&gt;Bissell, M. J.&lt;/author&gt;&lt;author&gt;Robertson, C.&lt;/author&gt;&lt;/authors&gt;&lt;/contributors&gt;&lt;auth-address&gt;Division of Biological Systems and Engineering, Lawrence Berkeley National Lab, 1 Cyclotron Rd. MS 977, Berkeley, CA, 94720, USA.&amp;#xD;Regenerative Medicine Research, Texas Heart Institute, Houston TX 77030, USA.&amp;#xD;Division of Biological Systems and Engineering, Lawrence Berkeley National Lab, 1 Cyclotron Rd. MS 977, Berkeley, CA, 94720, USA; Materials Engineering Division, Lawrence Livermore National Lab. 7000 East Ave. Livermore, CA 94550, USA. Electronic address: robertson40@llnl.gov.&lt;/auth-address&gt;&lt;titles&gt;&lt;title&gt;The microstructure of laminin-111 compensates for dystroglycan loss in mammary epithelial cells in downstream expression of milk proteins&lt;/title&gt;&lt;secondary-title&gt;Biomaterials&lt;/secondary-title&gt;&lt;/titles&gt;&lt;periodical&gt;&lt;full-title&gt;Biomaterials&lt;/full-title&gt;&lt;/periodical&gt;&lt;pages&gt;119337&lt;/pages&gt;&lt;volume&gt;218&lt;/volume&gt;&lt;keywords&gt;&lt;keyword&gt;Dystroglycan&lt;/keyword&gt;&lt;keyword&gt;Laminin&lt;/keyword&gt;&lt;keyword&gt;Mammary differentiation&lt;/keyword&gt;&lt;keyword&gt;Microstructure&lt;/keyword&gt;&lt;/keywords&gt;&lt;dates&gt;&lt;year&gt;2019&lt;/year&gt;&lt;pub-dates&gt;&lt;date&gt;Oct&lt;/date&gt;&lt;/pub-dates&gt;&lt;/dates&gt;&lt;isbn&gt;1878-5905 (Electronic)&amp;#xD;0142-9612 (Linking)&lt;/isbn&gt;&lt;accession-num&gt;31325803&lt;/accession-num&gt;&lt;urls&gt;&lt;related-urls&gt;&lt;url&gt;https://www.ncbi.nlm.nih.gov/pubmed/31325803&lt;/url&gt;&lt;/related-urls&gt;&lt;/urls&gt;&lt;electronic-resource-num&gt;10.1016/j.biomaterials.2019.119337&lt;/electronic-resource-num&gt;&lt;/record&gt;&lt;/Cite&gt;&lt;/EndNote&gt;</w:instrText>
      </w:r>
      <w:r w:rsidR="00D65EA1" w:rsidRPr="00373474">
        <w:rPr>
          <w:color w:val="000000"/>
        </w:rPr>
        <w:fldChar w:fldCharType="separate"/>
      </w:r>
      <w:r w:rsidR="008E5FC3" w:rsidRPr="00373474">
        <w:rPr>
          <w:noProof/>
          <w:color w:val="000000"/>
          <w:vertAlign w:val="superscript"/>
        </w:rPr>
        <w:t>19</w:t>
      </w:r>
      <w:r w:rsidR="00D65EA1" w:rsidRPr="00373474">
        <w:rPr>
          <w:color w:val="000000"/>
        </w:rPr>
        <w:fldChar w:fldCharType="end"/>
      </w:r>
      <w:r w:rsidRPr="00373474">
        <w:rPr>
          <w:color w:val="000000"/>
        </w:rPr>
        <w:t xml:space="preserve">, whereas dystroglycan is </w:t>
      </w:r>
      <w:r w:rsidRPr="00373474">
        <w:rPr>
          <w:color w:val="000000"/>
        </w:rPr>
        <w:lastRenderedPageBreak/>
        <w:t>absolutely necessary for myocyte function</w:t>
      </w:r>
      <w:r w:rsidR="00D65EA1" w:rsidRPr="00373474">
        <w:rPr>
          <w:color w:val="000000"/>
        </w:rPr>
        <w:fldChar w:fldCharType="begin"/>
      </w:r>
      <w:r w:rsidR="008E5FC3" w:rsidRPr="00373474">
        <w:rPr>
          <w:color w:val="000000"/>
        </w:rPr>
        <w:instrText xml:space="preserve"> ADDIN EN.CITE &lt;EndNote&gt;&lt;Cite&gt;&lt;Author&gt;Kabaeva&lt;/Author&gt;&lt;Year&gt;2011&lt;/Year&gt;&lt;RecNum&gt;884&lt;/RecNum&gt;&lt;DisplayText&gt;&lt;style face="superscript"&gt;32&lt;/style&gt;&lt;/DisplayText&gt;&lt;record&gt;&lt;rec-number&gt;884&lt;/rec-number&gt;&lt;foreign-keys&gt;&lt;key app="EN" db-id="wx9xtttegwpss0esssvx99r492dzrfv5f0ts" timestamp="1584377362"&gt;884&lt;/key&gt;&lt;/foreign-keys&gt;&lt;ref-type name="Journal Article"&gt;17&lt;/ref-type&gt;&lt;contributors&gt;&lt;authors&gt;&lt;author&gt;Kabaeva, Zhyldyz&lt;/author&gt;&lt;author&gt;Meekhof, Kailyn E.&lt;/author&gt;&lt;author&gt;Michele, Daniel E.&lt;/author&gt;&lt;/authors&gt;&lt;/contributors&gt;&lt;titles&gt;&lt;title&gt;Sarcolemma instability during mechanical activity in Large myd cardiac myocytes with loss of dystroglycan extracellular matrix receptor function&lt;/title&gt;&lt;secondary-title&gt;Human Molecular Genetics&lt;/secondary-title&gt;&lt;/titles&gt;&lt;periodical&gt;&lt;full-title&gt;Human Molecular Genetics&lt;/full-title&gt;&lt;/periodical&gt;&lt;pages&gt;3346-3355&lt;/pages&gt;&lt;volume&gt;20&lt;/volume&gt;&lt;number&gt;17&lt;/number&gt;&lt;dates&gt;&lt;year&gt;2011&lt;/year&gt;&lt;/dates&gt;&lt;isbn&gt;0964-6906&lt;/isbn&gt;&lt;urls&gt;&lt;related-urls&gt;&lt;url&gt;https://doi.org/10.1093/hmg/ddr240&lt;/url&gt;&lt;/related-urls&gt;&lt;/urls&gt;&lt;electronic-resource-num&gt;10.1093/hmg/ddr240&lt;/electronic-resource-num&gt;&lt;access-date&gt;3/16/2020&lt;/access-date&gt;&lt;/record&gt;&lt;/Cite&gt;&lt;/EndNote&gt;</w:instrText>
      </w:r>
      <w:r w:rsidR="00D65EA1" w:rsidRPr="00373474">
        <w:rPr>
          <w:color w:val="000000"/>
        </w:rPr>
        <w:fldChar w:fldCharType="separate"/>
      </w:r>
      <w:r w:rsidR="008E5FC3" w:rsidRPr="00373474">
        <w:rPr>
          <w:noProof/>
          <w:color w:val="000000"/>
          <w:vertAlign w:val="superscript"/>
        </w:rPr>
        <w:t>32</w:t>
      </w:r>
      <w:r w:rsidR="00D65EA1" w:rsidRPr="00373474">
        <w:rPr>
          <w:color w:val="000000"/>
        </w:rPr>
        <w:fldChar w:fldCharType="end"/>
      </w:r>
      <w:r w:rsidRPr="00373474">
        <w:rPr>
          <w:color w:val="000000"/>
        </w:rPr>
        <w:t>.</w:t>
      </w:r>
      <w:r w:rsidR="00B90D04" w:rsidRPr="00373474">
        <w:rPr>
          <w:color w:val="000000"/>
        </w:rPr>
        <w:t xml:space="preserve"> </w:t>
      </w:r>
    </w:p>
    <w:p w14:paraId="13BBA3FF" w14:textId="77777777" w:rsidR="00F24243" w:rsidRPr="00373474" w:rsidRDefault="00F24243" w:rsidP="00B43691">
      <w:pPr>
        <w:pStyle w:val="Normal1"/>
        <w:contextualSpacing/>
        <w:rPr>
          <w:color w:val="000000"/>
        </w:rPr>
      </w:pPr>
    </w:p>
    <w:p w14:paraId="208F2F5A" w14:textId="77777777" w:rsidR="00F24243" w:rsidRPr="00373474" w:rsidRDefault="00504BDD" w:rsidP="00B43691">
      <w:pPr>
        <w:pStyle w:val="Normal1"/>
        <w:pBdr>
          <w:top w:val="nil"/>
          <w:left w:val="nil"/>
          <w:bottom w:val="nil"/>
          <w:right w:val="nil"/>
          <w:between w:val="nil"/>
        </w:pBdr>
        <w:contextualSpacing/>
        <w:rPr>
          <w:color w:val="808080"/>
        </w:rPr>
      </w:pPr>
      <w:r w:rsidRPr="00373474">
        <w:rPr>
          <w:b/>
          <w:color w:val="000000"/>
        </w:rPr>
        <w:t xml:space="preserve">ACKNOWLEDGMENTS: </w:t>
      </w:r>
    </w:p>
    <w:p w14:paraId="30184EA3" w14:textId="3CA6F4D3" w:rsidR="00F24243" w:rsidRPr="00373474" w:rsidRDefault="00504BDD" w:rsidP="00B43691">
      <w:pPr>
        <w:pStyle w:val="Normal1"/>
        <w:contextualSpacing/>
        <w:rPr>
          <w:color w:val="000000"/>
        </w:rPr>
      </w:pPr>
      <w:r w:rsidRPr="00373474">
        <w:rPr>
          <w:color w:val="000000"/>
        </w:rPr>
        <w:t xml:space="preserve">This work was funded by Lawrence Livermore National Lab </w:t>
      </w:r>
      <w:hyperlink r:id="rId8" w:anchor="gs3">
        <w:r w:rsidRPr="00373474">
          <w:rPr>
            <w:color w:val="000000"/>
          </w:rPr>
          <w:t>LDRD 18-ERD-062</w:t>
        </w:r>
      </w:hyperlink>
      <w:r w:rsidRPr="00373474">
        <w:rPr>
          <w:color w:val="000000"/>
        </w:rPr>
        <w:t xml:space="preserve"> (to C.R.). </w:t>
      </w:r>
      <w:r w:rsidR="00244BAB" w:rsidRPr="00373474">
        <w:t>Thanks to John Muschler for his kind gift of the DgKO and DgKI cells. Thank you to the staff at the University of California Berkeley Electron Microscope Laboratory for advice and assistance in electron microscopy sample preparation and data collection</w:t>
      </w:r>
      <w:r w:rsidR="00763430" w:rsidRPr="00373474">
        <w:t>.</w:t>
      </w:r>
    </w:p>
    <w:p w14:paraId="2F8D8CDF" w14:textId="77777777" w:rsidR="00F24243" w:rsidRPr="00373474" w:rsidRDefault="00F24243" w:rsidP="00B43691">
      <w:pPr>
        <w:pStyle w:val="Normal1"/>
        <w:contextualSpacing/>
        <w:rPr>
          <w:b/>
        </w:rPr>
      </w:pPr>
    </w:p>
    <w:p w14:paraId="64620FB1" w14:textId="77777777" w:rsidR="00F24243" w:rsidRPr="00373474" w:rsidRDefault="00504BDD" w:rsidP="00B43691">
      <w:pPr>
        <w:pStyle w:val="Normal1"/>
        <w:pBdr>
          <w:top w:val="nil"/>
          <w:left w:val="nil"/>
          <w:bottom w:val="nil"/>
          <w:right w:val="nil"/>
          <w:between w:val="nil"/>
        </w:pBdr>
        <w:contextualSpacing/>
        <w:rPr>
          <w:color w:val="808080"/>
        </w:rPr>
      </w:pPr>
      <w:r w:rsidRPr="00373474">
        <w:rPr>
          <w:b/>
          <w:color w:val="000000"/>
        </w:rPr>
        <w:t xml:space="preserve">DISCLOSURES: </w:t>
      </w:r>
    </w:p>
    <w:p w14:paraId="2100DA7C" w14:textId="77777777" w:rsidR="00F24243" w:rsidRPr="00373474" w:rsidRDefault="00504BDD" w:rsidP="00B43691">
      <w:pPr>
        <w:pStyle w:val="Normal1"/>
        <w:contextualSpacing/>
        <w:rPr>
          <w:color w:val="808080"/>
        </w:rPr>
      </w:pPr>
      <w:r w:rsidRPr="00373474">
        <w:t xml:space="preserve">This work was performed under the auspices of the U.S. Department of Energy by Lawrence Livermore National Laboratory under Contract DE-AC52-07NA27344. IM release LLNL-JRNL-799443. </w:t>
      </w:r>
    </w:p>
    <w:p w14:paraId="38CA9114" w14:textId="77777777" w:rsidR="00F24243" w:rsidRPr="00373474" w:rsidRDefault="00F24243" w:rsidP="00B43691">
      <w:pPr>
        <w:pStyle w:val="Normal1"/>
        <w:contextualSpacing/>
        <w:rPr>
          <w:color w:val="000000"/>
        </w:rPr>
      </w:pPr>
    </w:p>
    <w:p w14:paraId="1A082F2D" w14:textId="0F89F225" w:rsidR="002C1FD8" w:rsidRPr="00373474" w:rsidRDefault="00504BDD" w:rsidP="00B43691">
      <w:pPr>
        <w:pStyle w:val="Normal1"/>
        <w:contextualSpacing/>
        <w:rPr>
          <w:b/>
          <w:color w:val="000000"/>
        </w:rPr>
      </w:pPr>
      <w:r w:rsidRPr="00373474">
        <w:rPr>
          <w:b/>
        </w:rPr>
        <w:t>REFERENCES:</w:t>
      </w:r>
      <w:r w:rsidRPr="00373474">
        <w:t xml:space="preserve"> </w:t>
      </w:r>
    </w:p>
    <w:p w14:paraId="47069D40" w14:textId="68FE1B40" w:rsidR="008E5FC3" w:rsidRPr="00373474" w:rsidRDefault="00D65EA1" w:rsidP="00B43691">
      <w:pPr>
        <w:pStyle w:val="EndNoteBibliography"/>
        <w:contextualSpacing/>
      </w:pPr>
      <w:r w:rsidRPr="00373474">
        <w:fldChar w:fldCharType="begin"/>
      </w:r>
      <w:r w:rsidR="002C1FD8" w:rsidRPr="00373474">
        <w:instrText xml:space="preserve"> ADDIN EN.REFLIST </w:instrText>
      </w:r>
      <w:r w:rsidRPr="00373474">
        <w:fldChar w:fldCharType="separate"/>
      </w:r>
      <w:r w:rsidR="008E5FC3" w:rsidRPr="00373474">
        <w:t>1</w:t>
      </w:r>
      <w:r w:rsidR="008E5FC3" w:rsidRPr="00373474">
        <w:tab/>
        <w:t>Carey, S. P., Kraning-Rush, C. M., Williams, R. M.</w:t>
      </w:r>
      <w:r w:rsidR="00763430" w:rsidRPr="00373474">
        <w:t xml:space="preserve">, </w:t>
      </w:r>
      <w:r w:rsidR="008E5FC3" w:rsidRPr="00373474">
        <w:t xml:space="preserve">Reinhart-King, C. A. Biophysical control of invasive tumor cell behavior by extracellular matrix microarchitecture. </w:t>
      </w:r>
      <w:r w:rsidR="008E5FC3" w:rsidRPr="00373474">
        <w:rPr>
          <w:i/>
        </w:rPr>
        <w:t>Biomaterials.</w:t>
      </w:r>
      <w:r w:rsidR="008E5FC3" w:rsidRPr="00373474">
        <w:t xml:space="preserve"> </w:t>
      </w:r>
      <w:r w:rsidR="008E5FC3" w:rsidRPr="00373474">
        <w:rPr>
          <w:b/>
        </w:rPr>
        <w:t>33</w:t>
      </w:r>
      <w:r w:rsidR="008E5FC3" w:rsidRPr="00373474">
        <w:t xml:space="preserve"> (16), 4157-4165</w:t>
      </w:r>
      <w:r w:rsidR="00763430" w:rsidRPr="00373474">
        <w:t xml:space="preserve"> </w:t>
      </w:r>
      <w:r w:rsidR="008E5FC3" w:rsidRPr="00373474">
        <w:t>(2012).</w:t>
      </w:r>
    </w:p>
    <w:p w14:paraId="63CB7A29" w14:textId="1B0D95FE" w:rsidR="008E5FC3" w:rsidRPr="00373474" w:rsidRDefault="008E5FC3" w:rsidP="00B43691">
      <w:pPr>
        <w:pStyle w:val="EndNoteBibliography"/>
        <w:contextualSpacing/>
      </w:pPr>
      <w:r w:rsidRPr="00373474">
        <w:t>2</w:t>
      </w:r>
      <w:r w:rsidRPr="00373474">
        <w:tab/>
        <w:t>Wang, K</w:t>
      </w:r>
      <w:r w:rsidR="00763430" w:rsidRPr="00373474">
        <w:t>. et al.</w:t>
      </w:r>
      <w:r w:rsidRPr="00373474">
        <w:t xml:space="preserve"> Stiffening and unfolding of early deposited-fibronectin increase proangiogenic factor secretion by breast cancer-associated stromal cells. </w:t>
      </w:r>
      <w:r w:rsidRPr="00373474">
        <w:rPr>
          <w:i/>
        </w:rPr>
        <w:t>Biomaterials.</w:t>
      </w:r>
      <w:r w:rsidRPr="00373474">
        <w:t xml:space="preserve"> </w:t>
      </w:r>
      <w:r w:rsidRPr="00373474">
        <w:rPr>
          <w:b/>
        </w:rPr>
        <w:t>54</w:t>
      </w:r>
      <w:r w:rsidR="00763430" w:rsidRPr="00373474">
        <w:t>,</w:t>
      </w:r>
      <w:r w:rsidRPr="00373474">
        <w:t xml:space="preserve"> 63-71 (2015).</w:t>
      </w:r>
    </w:p>
    <w:p w14:paraId="101A75E7" w14:textId="5D82F709" w:rsidR="008E5FC3" w:rsidRPr="00373474" w:rsidRDefault="008E5FC3" w:rsidP="00B43691">
      <w:pPr>
        <w:pStyle w:val="EndNoteBibliography"/>
        <w:contextualSpacing/>
      </w:pPr>
      <w:r w:rsidRPr="00373474">
        <w:t>3</w:t>
      </w:r>
      <w:r w:rsidRPr="00373474">
        <w:tab/>
        <w:t>Bruekers, S. M. C</w:t>
      </w:r>
      <w:r w:rsidR="00763430" w:rsidRPr="00373474">
        <w:t>. et al.</w:t>
      </w:r>
      <w:r w:rsidRPr="00373474">
        <w:t xml:space="preserve"> Fibrin-fiber architecture influences cell spreading and differentiation. </w:t>
      </w:r>
      <w:r w:rsidRPr="00373474">
        <w:rPr>
          <w:i/>
        </w:rPr>
        <w:t xml:space="preserve">Cell </w:t>
      </w:r>
      <w:r w:rsidR="00763430" w:rsidRPr="00373474">
        <w:rPr>
          <w:i/>
        </w:rPr>
        <w:t>Adhesion &amp; Migra</w:t>
      </w:r>
      <w:r w:rsidRPr="00373474">
        <w:rPr>
          <w:i/>
        </w:rPr>
        <w:t>tion.</w:t>
      </w:r>
      <w:r w:rsidRPr="00373474">
        <w:t xml:space="preserve"> </w:t>
      </w:r>
      <w:r w:rsidRPr="00373474">
        <w:rPr>
          <w:b/>
        </w:rPr>
        <w:t>10</w:t>
      </w:r>
      <w:r w:rsidRPr="00373474">
        <w:t xml:space="preserve"> (5), 495-504 (2016).</w:t>
      </w:r>
    </w:p>
    <w:p w14:paraId="6229CDD2" w14:textId="47C5FE46" w:rsidR="008E5FC3" w:rsidRPr="00373474" w:rsidRDefault="008E5FC3" w:rsidP="00B43691">
      <w:pPr>
        <w:pStyle w:val="EndNoteBibliography"/>
        <w:contextualSpacing/>
      </w:pPr>
      <w:r w:rsidRPr="00373474">
        <w:t>4</w:t>
      </w:r>
      <w:r w:rsidRPr="00373474">
        <w:tab/>
        <w:t xml:space="preserve">Yurchenco, P. D. Integrating Activities of Laminins that Drive Basement Membrane Assembly and Function. </w:t>
      </w:r>
      <w:r w:rsidRPr="00373474">
        <w:rPr>
          <w:i/>
        </w:rPr>
        <w:t>Curr Top Membr.</w:t>
      </w:r>
      <w:r w:rsidRPr="00373474">
        <w:t xml:space="preserve"> </w:t>
      </w:r>
      <w:r w:rsidRPr="00373474">
        <w:rPr>
          <w:b/>
        </w:rPr>
        <w:t>76</w:t>
      </w:r>
      <w:r w:rsidR="00763430" w:rsidRPr="00373474">
        <w:t>,</w:t>
      </w:r>
      <w:r w:rsidRPr="00373474">
        <w:t xml:space="preserve"> 1-30 (2015).</w:t>
      </w:r>
    </w:p>
    <w:p w14:paraId="78C9E640" w14:textId="3398FA58" w:rsidR="008E5FC3" w:rsidRPr="00373474" w:rsidRDefault="008E5FC3" w:rsidP="00B43691">
      <w:pPr>
        <w:pStyle w:val="EndNoteBibliography"/>
        <w:contextualSpacing/>
      </w:pPr>
      <w:r w:rsidRPr="00373474">
        <w:t>5</w:t>
      </w:r>
      <w:r w:rsidRPr="00373474">
        <w:tab/>
        <w:t>Colognato, H., Winkelmann, D. A.</w:t>
      </w:r>
      <w:r w:rsidR="00763430" w:rsidRPr="00373474">
        <w:t xml:space="preserve">, </w:t>
      </w:r>
      <w:r w:rsidRPr="00373474">
        <w:t xml:space="preserve">Yurchenco, P. D. Laminin Polymerization Induces a Receptor–Cytoskeleton Network. </w:t>
      </w:r>
      <w:r w:rsidRPr="00373474">
        <w:rPr>
          <w:i/>
        </w:rPr>
        <w:t>The Journal of Cell Biology.</w:t>
      </w:r>
      <w:r w:rsidRPr="00373474">
        <w:t xml:space="preserve"> </w:t>
      </w:r>
      <w:r w:rsidRPr="00373474">
        <w:rPr>
          <w:b/>
        </w:rPr>
        <w:t>145</w:t>
      </w:r>
      <w:r w:rsidRPr="00373474">
        <w:t xml:space="preserve"> (3), 619-631 (1999).</w:t>
      </w:r>
    </w:p>
    <w:p w14:paraId="749313D7" w14:textId="1B23C255" w:rsidR="008E5FC3" w:rsidRPr="00373474" w:rsidRDefault="008E5FC3" w:rsidP="00B43691">
      <w:pPr>
        <w:pStyle w:val="EndNoteBibliography"/>
        <w:contextualSpacing/>
      </w:pPr>
      <w:r w:rsidRPr="00373474">
        <w:t>6</w:t>
      </w:r>
      <w:r w:rsidRPr="00373474">
        <w:tab/>
        <w:t>Powell, S. K.</w:t>
      </w:r>
      <w:r w:rsidR="00763430" w:rsidRPr="00373474">
        <w:t xml:space="preserve">, </w:t>
      </w:r>
      <w:r w:rsidRPr="00373474">
        <w:t xml:space="preserve">Kleinman, H. K. Neuronal laminins and their cellular receptors. </w:t>
      </w:r>
      <w:r w:rsidR="00763430" w:rsidRPr="00373474">
        <w:rPr>
          <w:i/>
        </w:rPr>
        <w:t>International Journal of Biochemistry &amp; Cell Biology</w:t>
      </w:r>
      <w:r w:rsidRPr="00373474">
        <w:rPr>
          <w:i/>
        </w:rPr>
        <w:t>.</w:t>
      </w:r>
      <w:r w:rsidRPr="00373474">
        <w:t xml:space="preserve"> </w:t>
      </w:r>
      <w:r w:rsidRPr="00373474">
        <w:rPr>
          <w:b/>
        </w:rPr>
        <w:t>29</w:t>
      </w:r>
      <w:r w:rsidRPr="00373474">
        <w:t xml:space="preserve"> (3), 401-414 (1997).</w:t>
      </w:r>
    </w:p>
    <w:p w14:paraId="496D2334" w14:textId="05851A9B" w:rsidR="008E5FC3" w:rsidRPr="00373474" w:rsidRDefault="008E5FC3" w:rsidP="00B43691">
      <w:pPr>
        <w:pStyle w:val="EndNoteBibliography"/>
        <w:contextualSpacing/>
      </w:pPr>
      <w:r w:rsidRPr="00373474">
        <w:t>7</w:t>
      </w:r>
      <w:r w:rsidRPr="00373474">
        <w:tab/>
        <w:t>Li, M. L</w:t>
      </w:r>
      <w:r w:rsidR="00763430" w:rsidRPr="00373474">
        <w:t>. et al.</w:t>
      </w:r>
      <w:r w:rsidRPr="00373474">
        <w:t xml:space="preserve"> Influence of a reconstituted basement membrane and its components on casein gene expression and secretion in mouse mammary epithelial cells. </w:t>
      </w:r>
      <w:r w:rsidRPr="00373474">
        <w:rPr>
          <w:i/>
        </w:rPr>
        <w:t>Proceedings of the National Academy of Sciences of the United States of America.</w:t>
      </w:r>
      <w:r w:rsidRPr="00373474">
        <w:t xml:space="preserve"> </w:t>
      </w:r>
      <w:r w:rsidRPr="00373474">
        <w:rPr>
          <w:b/>
        </w:rPr>
        <w:t>84</w:t>
      </w:r>
      <w:r w:rsidRPr="00373474">
        <w:t xml:space="preserve"> (1), 136-140 (1987).</w:t>
      </w:r>
    </w:p>
    <w:p w14:paraId="7AEC64B8" w14:textId="0968A517" w:rsidR="008E5FC3" w:rsidRPr="00373474" w:rsidRDefault="008E5FC3" w:rsidP="00B43691">
      <w:pPr>
        <w:pStyle w:val="EndNoteBibliography"/>
        <w:contextualSpacing/>
      </w:pPr>
      <w:r w:rsidRPr="00373474">
        <w:t>8</w:t>
      </w:r>
      <w:r w:rsidRPr="00373474">
        <w:tab/>
        <w:t>Fiore, A</w:t>
      </w:r>
      <w:r w:rsidR="00763430" w:rsidRPr="00373474">
        <w:t>. et al.</w:t>
      </w:r>
      <w:r w:rsidRPr="00373474">
        <w:t xml:space="preserve"> Laminin-111 and the Level of Nuclear Actin Regulate Epithelial Quiescence via Exportin-6. </w:t>
      </w:r>
      <w:r w:rsidRPr="00373474">
        <w:rPr>
          <w:i/>
        </w:rPr>
        <w:t>Cell Rep.</w:t>
      </w:r>
      <w:r w:rsidRPr="00373474">
        <w:t xml:space="preserve"> </w:t>
      </w:r>
      <w:r w:rsidRPr="00373474">
        <w:rPr>
          <w:b/>
        </w:rPr>
        <w:t>19</w:t>
      </w:r>
      <w:r w:rsidRPr="00373474">
        <w:t xml:space="preserve"> (10), 2102-2115 (2017).</w:t>
      </w:r>
    </w:p>
    <w:p w14:paraId="59E0D716" w14:textId="22ABF639" w:rsidR="008E5FC3" w:rsidRPr="00373474" w:rsidRDefault="008E5FC3" w:rsidP="00B43691">
      <w:pPr>
        <w:pStyle w:val="EndNoteBibliography"/>
        <w:contextualSpacing/>
      </w:pPr>
      <w:r w:rsidRPr="00373474">
        <w:t>9</w:t>
      </w:r>
      <w:r w:rsidRPr="00373474">
        <w:tab/>
        <w:t>Inman, J. L., Robertson, C., Mott, J. D.</w:t>
      </w:r>
      <w:r w:rsidR="00763430" w:rsidRPr="00373474">
        <w:t xml:space="preserve">, </w:t>
      </w:r>
      <w:r w:rsidRPr="00373474">
        <w:t xml:space="preserve">Bissell, M. J. Mammary gland development: cell fate specification, stem cells and the microenvironment. </w:t>
      </w:r>
      <w:r w:rsidRPr="00373474">
        <w:rPr>
          <w:i/>
        </w:rPr>
        <w:t>Development.</w:t>
      </w:r>
      <w:r w:rsidRPr="00373474">
        <w:t xml:space="preserve"> </w:t>
      </w:r>
      <w:r w:rsidRPr="00373474">
        <w:rPr>
          <w:b/>
        </w:rPr>
        <w:t>142</w:t>
      </w:r>
      <w:r w:rsidRPr="00373474">
        <w:t xml:space="preserve"> (6), 1028-1042 (2015).</w:t>
      </w:r>
    </w:p>
    <w:p w14:paraId="21A844BB" w14:textId="41D149F7" w:rsidR="008E5FC3" w:rsidRPr="00373474" w:rsidRDefault="008E5FC3" w:rsidP="00B43691">
      <w:pPr>
        <w:pStyle w:val="EndNoteBibliography"/>
        <w:contextualSpacing/>
      </w:pPr>
      <w:r w:rsidRPr="00373474">
        <w:t>10</w:t>
      </w:r>
      <w:r w:rsidRPr="00373474">
        <w:tab/>
        <w:t>Weaver, V. M</w:t>
      </w:r>
      <w:r w:rsidR="00763430" w:rsidRPr="00373474">
        <w:t>. et al.</w:t>
      </w:r>
      <w:r w:rsidRPr="00373474">
        <w:t xml:space="preserve"> Reversion of the malignant phenotype of human breast cells in three-dimensional culture and in vivo by integrin blocking antibodies. </w:t>
      </w:r>
      <w:r w:rsidR="00763430" w:rsidRPr="00373474">
        <w:rPr>
          <w:i/>
        </w:rPr>
        <w:t>Journal of Cell Biology</w:t>
      </w:r>
      <w:r w:rsidRPr="00373474">
        <w:rPr>
          <w:i/>
        </w:rPr>
        <w:t>.</w:t>
      </w:r>
      <w:r w:rsidRPr="00373474">
        <w:t xml:space="preserve"> </w:t>
      </w:r>
      <w:r w:rsidRPr="00373474">
        <w:rPr>
          <w:b/>
        </w:rPr>
        <w:t>137</w:t>
      </w:r>
      <w:r w:rsidRPr="00373474">
        <w:t xml:space="preserve"> (1), 231-245 (1997).</w:t>
      </w:r>
    </w:p>
    <w:p w14:paraId="4F617653" w14:textId="0F3F3129" w:rsidR="008E5FC3" w:rsidRPr="00373474" w:rsidRDefault="008E5FC3" w:rsidP="00B43691">
      <w:pPr>
        <w:pStyle w:val="EndNoteBibliography"/>
        <w:contextualSpacing/>
      </w:pPr>
      <w:r w:rsidRPr="00373474">
        <w:t>11</w:t>
      </w:r>
      <w:r w:rsidRPr="00373474">
        <w:tab/>
        <w:t>Furuta, S., Ren, G., Mao, J.-H.</w:t>
      </w:r>
      <w:r w:rsidR="00763430" w:rsidRPr="00373474">
        <w:t xml:space="preserve">, </w:t>
      </w:r>
      <w:r w:rsidRPr="00373474">
        <w:t xml:space="preserve">Bissell, M. J. Laminin signals initiate the reciprocal loop that informs breast-specific gene expression and homeostasis by activating NO, p53 and microRNAs. </w:t>
      </w:r>
      <w:r w:rsidRPr="00373474">
        <w:rPr>
          <w:i/>
        </w:rPr>
        <w:t>eLife.</w:t>
      </w:r>
      <w:r w:rsidRPr="00373474">
        <w:t xml:space="preserve"> </w:t>
      </w:r>
      <w:r w:rsidRPr="00373474">
        <w:rPr>
          <w:b/>
        </w:rPr>
        <w:t>7</w:t>
      </w:r>
      <w:r w:rsidR="00763430" w:rsidRPr="00373474">
        <w:t>,</w:t>
      </w:r>
      <w:r w:rsidRPr="00373474">
        <w:t xml:space="preserve"> e26148 (2018).</w:t>
      </w:r>
    </w:p>
    <w:p w14:paraId="6905376D" w14:textId="2DABA641" w:rsidR="008E5FC3" w:rsidRPr="00373474" w:rsidRDefault="008E5FC3" w:rsidP="00B43691">
      <w:pPr>
        <w:pStyle w:val="EndNoteBibliography"/>
        <w:contextualSpacing/>
      </w:pPr>
      <w:r w:rsidRPr="00373474">
        <w:t>12</w:t>
      </w:r>
      <w:r w:rsidRPr="00373474">
        <w:tab/>
        <w:t>Brown, S. C</w:t>
      </w:r>
      <w:r w:rsidR="00763430" w:rsidRPr="00373474">
        <w:t>. et al.</w:t>
      </w:r>
      <w:r w:rsidRPr="00373474">
        <w:t xml:space="preserve"> Dystrophic phenotype induced in vitro by antibody blockade of muscle alpha-dystroglycan-laminin interaction. </w:t>
      </w:r>
      <w:r w:rsidRPr="00373474">
        <w:rPr>
          <w:i/>
        </w:rPr>
        <w:t>Journal of Cell Science.</w:t>
      </w:r>
      <w:r w:rsidRPr="00373474">
        <w:t xml:space="preserve"> </w:t>
      </w:r>
      <w:r w:rsidRPr="00373474">
        <w:rPr>
          <w:b/>
        </w:rPr>
        <w:t>112</w:t>
      </w:r>
      <w:r w:rsidRPr="00373474">
        <w:t xml:space="preserve"> (2), 209 (1999).</w:t>
      </w:r>
    </w:p>
    <w:p w14:paraId="082C324F" w14:textId="43A8BBB6" w:rsidR="008E5FC3" w:rsidRPr="00373474" w:rsidRDefault="008E5FC3" w:rsidP="00B43691">
      <w:pPr>
        <w:pStyle w:val="EndNoteBibliography"/>
        <w:contextualSpacing/>
      </w:pPr>
      <w:r w:rsidRPr="00373474">
        <w:lastRenderedPageBreak/>
        <w:t>13</w:t>
      </w:r>
      <w:r w:rsidRPr="00373474">
        <w:tab/>
        <w:t>Calof, A. L., Campanero, M. R., O'Rear, J. J., Yurchenco, P. D.</w:t>
      </w:r>
      <w:r w:rsidR="00763430" w:rsidRPr="00373474">
        <w:t xml:space="preserve">, </w:t>
      </w:r>
      <w:r w:rsidRPr="00373474">
        <w:t xml:space="preserve">Landert, A. D. Domain-specific activation of neuronal migration and neurite outgrowth-promoting activities of laminin. </w:t>
      </w:r>
      <w:r w:rsidRPr="00373474">
        <w:rPr>
          <w:i/>
        </w:rPr>
        <w:t>Neuron.</w:t>
      </w:r>
      <w:r w:rsidRPr="00373474">
        <w:t xml:space="preserve"> </w:t>
      </w:r>
      <w:r w:rsidRPr="00373474">
        <w:rPr>
          <w:b/>
        </w:rPr>
        <w:t>13</w:t>
      </w:r>
      <w:r w:rsidRPr="00373474">
        <w:t xml:space="preserve"> (1), 117-130 (1994).</w:t>
      </w:r>
    </w:p>
    <w:p w14:paraId="2292AEC8" w14:textId="6819DCF7" w:rsidR="008E5FC3" w:rsidRPr="00373474" w:rsidRDefault="008E5FC3" w:rsidP="00B43691">
      <w:pPr>
        <w:pStyle w:val="EndNoteBibliography"/>
        <w:contextualSpacing/>
      </w:pPr>
      <w:r w:rsidRPr="00373474">
        <w:t>14</w:t>
      </w:r>
      <w:r w:rsidRPr="00373474">
        <w:tab/>
        <w:t>Li, S</w:t>
      </w:r>
      <w:r w:rsidR="00763430" w:rsidRPr="00373474">
        <w:t>. et al.</w:t>
      </w:r>
      <w:r w:rsidRPr="00373474">
        <w:t xml:space="preserve"> Laminin–sulfatide binding initiates basement membrane assembly and enables receptor signaling in Schwann cells and fibroblasts. </w:t>
      </w:r>
      <w:r w:rsidRPr="00373474">
        <w:rPr>
          <w:i/>
        </w:rPr>
        <w:t>The Journal of Cell Biology.</w:t>
      </w:r>
      <w:r w:rsidRPr="00373474">
        <w:t xml:space="preserve"> </w:t>
      </w:r>
      <w:r w:rsidRPr="00373474">
        <w:rPr>
          <w:b/>
        </w:rPr>
        <w:t>169</w:t>
      </w:r>
      <w:r w:rsidRPr="00373474">
        <w:t xml:space="preserve"> (1), 179-189 (2005).</w:t>
      </w:r>
    </w:p>
    <w:p w14:paraId="7047FD54" w14:textId="558F95A8" w:rsidR="008E5FC3" w:rsidRPr="00373474" w:rsidRDefault="008E5FC3" w:rsidP="00B43691">
      <w:pPr>
        <w:pStyle w:val="EndNoteBibliography"/>
        <w:contextualSpacing/>
      </w:pPr>
      <w:r w:rsidRPr="00373474">
        <w:t>15</w:t>
      </w:r>
      <w:r w:rsidRPr="00373474">
        <w:tab/>
        <w:t>Sonnenberg, A</w:t>
      </w:r>
      <w:r w:rsidR="00763430" w:rsidRPr="00373474">
        <w:t>. et al.</w:t>
      </w:r>
      <w:r w:rsidRPr="00373474">
        <w:t xml:space="preserve"> Integrin recognition of different cell-binding fragments of laminin (P1, E3, E8) and evidence that alpha 6 beta 1 but not alpha 6 beta 4 functions as a major receptor for fragment E8. </w:t>
      </w:r>
      <w:r w:rsidRPr="00373474">
        <w:rPr>
          <w:i/>
        </w:rPr>
        <w:t>The Journal of Cell Biology.</w:t>
      </w:r>
      <w:r w:rsidRPr="00373474">
        <w:t xml:space="preserve"> </w:t>
      </w:r>
      <w:r w:rsidRPr="00373474">
        <w:rPr>
          <w:b/>
        </w:rPr>
        <w:t>110</w:t>
      </w:r>
      <w:r w:rsidRPr="00373474">
        <w:t xml:space="preserve"> (6), 2145-2155 (1990).</w:t>
      </w:r>
    </w:p>
    <w:p w14:paraId="14CE7515" w14:textId="14541640" w:rsidR="008E5FC3" w:rsidRPr="00373474" w:rsidRDefault="008E5FC3" w:rsidP="00B43691">
      <w:pPr>
        <w:pStyle w:val="EndNoteBibliography"/>
        <w:contextualSpacing/>
      </w:pPr>
      <w:r w:rsidRPr="00373474">
        <w:t>16</w:t>
      </w:r>
      <w:r w:rsidRPr="00373474">
        <w:tab/>
        <w:t>Sorokin, L., Sonnenberg, A., Aumailley, M., Timpl, R.</w:t>
      </w:r>
      <w:r w:rsidR="00763430" w:rsidRPr="00373474">
        <w:t xml:space="preserve">, </w:t>
      </w:r>
      <w:r w:rsidRPr="00373474">
        <w:t xml:space="preserve">Ekblom, P. Recognition of the laminin E8 cell-binding site by an integrin possessing the alpha 6 subunit is essential for epithelial polarization in developing kidney tubules. </w:t>
      </w:r>
      <w:r w:rsidRPr="00373474">
        <w:rPr>
          <w:i/>
        </w:rPr>
        <w:t>The Journal of Cell Biology.</w:t>
      </w:r>
      <w:r w:rsidRPr="00373474">
        <w:t xml:space="preserve"> </w:t>
      </w:r>
      <w:r w:rsidRPr="00373474">
        <w:rPr>
          <w:b/>
        </w:rPr>
        <w:t>111</w:t>
      </w:r>
      <w:r w:rsidRPr="00373474">
        <w:t xml:space="preserve"> (3), 1265-1273 (1990).</w:t>
      </w:r>
    </w:p>
    <w:p w14:paraId="4F6E59F4" w14:textId="766EFF00" w:rsidR="008E5FC3" w:rsidRPr="00373474" w:rsidRDefault="008E5FC3" w:rsidP="00B43691">
      <w:pPr>
        <w:pStyle w:val="EndNoteBibliography"/>
        <w:contextualSpacing/>
      </w:pPr>
      <w:r w:rsidRPr="00373474">
        <w:t>17</w:t>
      </w:r>
      <w:r w:rsidRPr="00373474">
        <w:tab/>
        <w:t>Horejs, C.-M</w:t>
      </w:r>
      <w:r w:rsidR="00763430" w:rsidRPr="00373474">
        <w:t>. et al.</w:t>
      </w:r>
      <w:r w:rsidRPr="00373474">
        <w:t xml:space="preserve"> Biologically-active laminin-111 fragment that modulates the epithelial-to-mesenchymal transition in embryonic stem cells. </w:t>
      </w:r>
      <w:r w:rsidRPr="00373474">
        <w:rPr>
          <w:i/>
        </w:rPr>
        <w:t>Proceedings of the National Academy of Sciences.</w:t>
      </w:r>
      <w:r w:rsidRPr="00373474">
        <w:t xml:space="preserve"> </w:t>
      </w:r>
      <w:r w:rsidRPr="00373474">
        <w:rPr>
          <w:b/>
        </w:rPr>
        <w:t>111</w:t>
      </w:r>
      <w:r w:rsidRPr="00373474">
        <w:t xml:space="preserve"> (16), 5908-5913 (2014).</w:t>
      </w:r>
    </w:p>
    <w:p w14:paraId="577DCFBD" w14:textId="037951D3" w:rsidR="008E5FC3" w:rsidRPr="00373474" w:rsidRDefault="008E5FC3" w:rsidP="00B43691">
      <w:pPr>
        <w:pStyle w:val="EndNoteBibliography"/>
        <w:contextualSpacing/>
      </w:pPr>
      <w:r w:rsidRPr="00373474">
        <w:t>18</w:t>
      </w:r>
      <w:r w:rsidRPr="00373474">
        <w:tab/>
        <w:t>Hochman-Mendez, C., Cantini, M., Moratal, D., Salmeron-Sanchez, M.</w:t>
      </w:r>
      <w:r w:rsidR="00763430" w:rsidRPr="00373474">
        <w:t xml:space="preserve">, </w:t>
      </w:r>
      <w:r w:rsidRPr="00373474">
        <w:t xml:space="preserve">Coelho-Sampaio, T. A Fractal Nature for Polymerized Laminin. </w:t>
      </w:r>
      <w:r w:rsidRPr="00373474">
        <w:rPr>
          <w:i/>
        </w:rPr>
        <w:t>PLOS ONE.</w:t>
      </w:r>
      <w:r w:rsidRPr="00373474">
        <w:t xml:space="preserve"> </w:t>
      </w:r>
      <w:r w:rsidRPr="00373474">
        <w:rPr>
          <w:b/>
        </w:rPr>
        <w:t>9</w:t>
      </w:r>
      <w:r w:rsidRPr="00373474">
        <w:t xml:space="preserve"> (10), e109388 (2014).</w:t>
      </w:r>
    </w:p>
    <w:p w14:paraId="1097674C" w14:textId="2813683F" w:rsidR="008E5FC3" w:rsidRPr="00373474" w:rsidRDefault="008E5FC3" w:rsidP="00B43691">
      <w:pPr>
        <w:pStyle w:val="EndNoteBibliography"/>
        <w:contextualSpacing/>
      </w:pPr>
      <w:r w:rsidRPr="00373474">
        <w:t>19</w:t>
      </w:r>
      <w:r w:rsidRPr="00373474">
        <w:tab/>
        <w:t>Kent, A. J</w:t>
      </w:r>
      <w:r w:rsidR="00763430" w:rsidRPr="00373474">
        <w:t>. et al.</w:t>
      </w:r>
      <w:r w:rsidRPr="00373474">
        <w:t xml:space="preserve"> The microstructure of laminin-111 compensates for dystroglycan loss in mammary epithelial cells in downstream expression of milk proteins. </w:t>
      </w:r>
      <w:r w:rsidRPr="00373474">
        <w:rPr>
          <w:i/>
        </w:rPr>
        <w:t>Biomaterials.</w:t>
      </w:r>
      <w:r w:rsidRPr="00373474">
        <w:t xml:space="preserve"> </w:t>
      </w:r>
      <w:r w:rsidRPr="00373474">
        <w:rPr>
          <w:b/>
        </w:rPr>
        <w:t>218</w:t>
      </w:r>
      <w:r w:rsidR="00763430" w:rsidRPr="00373474">
        <w:t>,</w:t>
      </w:r>
      <w:r w:rsidRPr="00373474">
        <w:t xml:space="preserve"> 119337 (2019).</w:t>
      </w:r>
    </w:p>
    <w:p w14:paraId="1B6275B9" w14:textId="1AFE9D86" w:rsidR="008E5FC3" w:rsidRPr="00373474" w:rsidRDefault="008E5FC3" w:rsidP="00B43691">
      <w:pPr>
        <w:pStyle w:val="EndNoteBibliography"/>
        <w:contextualSpacing/>
      </w:pPr>
      <w:r w:rsidRPr="00373474">
        <w:t>20</w:t>
      </w:r>
      <w:r w:rsidRPr="00373474">
        <w:tab/>
        <w:t>Weir, M. L</w:t>
      </w:r>
      <w:r w:rsidR="00763430" w:rsidRPr="00373474">
        <w:t>. et al.</w:t>
      </w:r>
      <w:r w:rsidRPr="00373474">
        <w:t xml:space="preserve"> Dystroglycan loss disrupts polarity and beta-casein induction in mammary epithelial cells by perturbing laminin anchoring. </w:t>
      </w:r>
      <w:r w:rsidR="00763430" w:rsidRPr="00373474">
        <w:rPr>
          <w:i/>
        </w:rPr>
        <w:t>Journal of Cell Science</w:t>
      </w:r>
      <w:r w:rsidRPr="00373474">
        <w:rPr>
          <w:i/>
        </w:rPr>
        <w:t>.</w:t>
      </w:r>
      <w:r w:rsidRPr="00373474">
        <w:t xml:space="preserve"> </w:t>
      </w:r>
      <w:r w:rsidRPr="00373474">
        <w:rPr>
          <w:b/>
        </w:rPr>
        <w:t>119</w:t>
      </w:r>
      <w:r w:rsidRPr="00373474">
        <w:t xml:space="preserve"> (Pt 19), 4047-4058, (2006).</w:t>
      </w:r>
    </w:p>
    <w:p w14:paraId="2B4B0D01" w14:textId="259C2632" w:rsidR="008E5FC3" w:rsidRPr="00373474" w:rsidRDefault="008E5FC3" w:rsidP="00B43691">
      <w:pPr>
        <w:pStyle w:val="EndNoteBibliography"/>
        <w:contextualSpacing/>
      </w:pPr>
      <w:r w:rsidRPr="00373474">
        <w:t>21</w:t>
      </w:r>
      <w:r w:rsidRPr="00373474">
        <w:tab/>
        <w:t>Hughes, C. S., Postovit, L. M.</w:t>
      </w:r>
      <w:r w:rsidR="00763430" w:rsidRPr="00373474">
        <w:t xml:space="preserve">, </w:t>
      </w:r>
      <w:r w:rsidRPr="00373474">
        <w:t xml:space="preserve">Lajoie, G. A. Matrigel: a complex protein mixture required for optimal growth of cell culture. </w:t>
      </w:r>
      <w:r w:rsidRPr="00373474">
        <w:rPr>
          <w:i/>
        </w:rPr>
        <w:t>Proteomics.</w:t>
      </w:r>
      <w:r w:rsidRPr="00373474">
        <w:t xml:space="preserve"> </w:t>
      </w:r>
      <w:r w:rsidRPr="00373474">
        <w:rPr>
          <w:b/>
        </w:rPr>
        <w:t>10</w:t>
      </w:r>
      <w:r w:rsidRPr="00373474">
        <w:t xml:space="preserve"> (9), 1886-1890 (2010).</w:t>
      </w:r>
    </w:p>
    <w:p w14:paraId="793EAE2F" w14:textId="299C5368" w:rsidR="008E5FC3" w:rsidRPr="00373474" w:rsidRDefault="008E5FC3" w:rsidP="00B43691">
      <w:pPr>
        <w:pStyle w:val="EndNoteBibliography"/>
        <w:contextualSpacing/>
      </w:pPr>
      <w:r w:rsidRPr="00373474">
        <w:t>22</w:t>
      </w:r>
      <w:r w:rsidRPr="00373474">
        <w:tab/>
        <w:t>Palmero, C. Y</w:t>
      </w:r>
      <w:r w:rsidR="00763430" w:rsidRPr="00373474">
        <w:t>. et al.</w:t>
      </w:r>
      <w:r w:rsidRPr="00373474">
        <w:t xml:space="preserve"> The follicular thyroid cell line PCCL3 responds differently to laminin and to polylaminin, a polymer of laminin assembled in acidic pH. </w:t>
      </w:r>
      <w:r w:rsidRPr="00373474">
        <w:rPr>
          <w:i/>
        </w:rPr>
        <w:t>Molecular and Cellular Endocrinology.</w:t>
      </w:r>
      <w:r w:rsidRPr="00373474">
        <w:t xml:space="preserve"> </w:t>
      </w:r>
      <w:r w:rsidRPr="00373474">
        <w:rPr>
          <w:b/>
        </w:rPr>
        <w:t>376</w:t>
      </w:r>
      <w:r w:rsidRPr="00373474">
        <w:t xml:space="preserve"> (1), 12-22 (2013).</w:t>
      </w:r>
    </w:p>
    <w:p w14:paraId="74AD4492" w14:textId="70FA58B8" w:rsidR="008E5FC3" w:rsidRPr="00373474" w:rsidRDefault="008E5FC3" w:rsidP="00B43691">
      <w:pPr>
        <w:pStyle w:val="EndNoteBibliography"/>
        <w:contextualSpacing/>
      </w:pPr>
      <w:r w:rsidRPr="00373474">
        <w:t>23</w:t>
      </w:r>
      <w:r w:rsidRPr="00373474">
        <w:tab/>
        <w:t>Hochman-Mendez, C., Lacerda de Menezes, J. R., Sholl-Franco, A.</w:t>
      </w:r>
      <w:r w:rsidR="00763430" w:rsidRPr="00373474">
        <w:t xml:space="preserve">, </w:t>
      </w:r>
      <w:r w:rsidRPr="00373474">
        <w:t xml:space="preserve">Coelho-Sampaio, T. Polylaminin recognition by retinal cells. </w:t>
      </w:r>
      <w:r w:rsidRPr="00373474">
        <w:rPr>
          <w:i/>
        </w:rPr>
        <w:t>Journal of Neuroscience Research.</w:t>
      </w:r>
      <w:r w:rsidRPr="00373474">
        <w:t xml:space="preserve"> </w:t>
      </w:r>
      <w:r w:rsidRPr="00373474">
        <w:rPr>
          <w:b/>
        </w:rPr>
        <w:t>92</w:t>
      </w:r>
      <w:r w:rsidRPr="00373474">
        <w:t xml:space="preserve"> (1), 24-34 (2014).</w:t>
      </w:r>
    </w:p>
    <w:p w14:paraId="362C8CDA" w14:textId="2B7E4A71" w:rsidR="008E5FC3" w:rsidRPr="00373474" w:rsidRDefault="008E5FC3" w:rsidP="00B43691">
      <w:pPr>
        <w:pStyle w:val="EndNoteBibliography"/>
        <w:contextualSpacing/>
      </w:pPr>
      <w:r w:rsidRPr="00373474">
        <w:t>24</w:t>
      </w:r>
      <w:r w:rsidRPr="00373474">
        <w:tab/>
        <w:t>Leal-Lopes, C., Grazioli, G., Mares-Guia, T. R., Coelho-Sampaio, T.</w:t>
      </w:r>
      <w:r w:rsidR="00763430" w:rsidRPr="00373474">
        <w:t xml:space="preserve">, </w:t>
      </w:r>
      <w:r w:rsidRPr="00373474">
        <w:t xml:space="preserve">Sogayar, M. C. Polymerized laminin incorporation into alginate-based microcapsules reduces pericapsular overgrowth and inflammation. </w:t>
      </w:r>
      <w:r w:rsidR="00763430" w:rsidRPr="00373474">
        <w:rPr>
          <w:i/>
        </w:rPr>
        <w:t>Journal of Tissue Engineering and Regenerative Medicine</w:t>
      </w:r>
      <w:r w:rsidRPr="00373474">
        <w:rPr>
          <w:i/>
        </w:rPr>
        <w:t>.</w:t>
      </w:r>
      <w:r w:rsidRPr="00373474">
        <w:t xml:space="preserve"> </w:t>
      </w:r>
      <w:r w:rsidRPr="00373474">
        <w:rPr>
          <w:b/>
        </w:rPr>
        <w:t>13</w:t>
      </w:r>
      <w:r w:rsidRPr="00373474">
        <w:t xml:space="preserve"> (10), 1912-1922 (2019).</w:t>
      </w:r>
    </w:p>
    <w:p w14:paraId="66244BC1" w14:textId="2A4CB84C" w:rsidR="008E5FC3" w:rsidRPr="00373474" w:rsidRDefault="008E5FC3" w:rsidP="00B43691">
      <w:pPr>
        <w:pStyle w:val="EndNoteBibliography"/>
        <w:contextualSpacing/>
      </w:pPr>
      <w:r w:rsidRPr="00373474">
        <w:t>25</w:t>
      </w:r>
      <w:r w:rsidRPr="00373474">
        <w:tab/>
        <w:t>Paccola Mesquita, F. C., Hochman-Mendez, C., Morrissey, J., Sampaio, L. C.</w:t>
      </w:r>
      <w:r w:rsidR="00763430" w:rsidRPr="00373474">
        <w:t xml:space="preserve">, </w:t>
      </w:r>
      <w:r w:rsidRPr="00373474">
        <w:t xml:space="preserve">Taylor, D. A. Laminin as a Potent Substrate for Large-Scale Expansion of Human Induced Pluripotent Stem Cells in a Closed Cell Expansion System. </w:t>
      </w:r>
      <w:r w:rsidRPr="00373474">
        <w:rPr>
          <w:i/>
        </w:rPr>
        <w:t>Stem Cells International.</w:t>
      </w:r>
      <w:r w:rsidRPr="00373474">
        <w:t xml:space="preserve"> </w:t>
      </w:r>
      <w:r w:rsidRPr="00373474">
        <w:rPr>
          <w:b/>
        </w:rPr>
        <w:t>2019</w:t>
      </w:r>
      <w:r w:rsidR="00763430" w:rsidRPr="00373474">
        <w:rPr>
          <w:bCs/>
        </w:rPr>
        <w:t>,</w:t>
      </w:r>
      <w:r w:rsidRPr="00373474">
        <w:t xml:space="preserve"> 9 (2019).</w:t>
      </w:r>
    </w:p>
    <w:p w14:paraId="197B0CAC" w14:textId="03EC76C1" w:rsidR="008E5FC3" w:rsidRPr="00373474" w:rsidRDefault="008E5FC3" w:rsidP="00B43691">
      <w:pPr>
        <w:pStyle w:val="EndNoteBibliography"/>
        <w:contextualSpacing/>
      </w:pPr>
      <w:r w:rsidRPr="00373474">
        <w:t>26</w:t>
      </w:r>
      <w:r w:rsidRPr="00373474">
        <w:tab/>
        <w:t xml:space="preserve">Walker, J. M. in </w:t>
      </w:r>
      <w:r w:rsidRPr="00373474">
        <w:rPr>
          <w:i/>
        </w:rPr>
        <w:t>The Protein Protocols Handbook</w:t>
      </w:r>
      <w:r w:rsidR="00B90D04" w:rsidRPr="00373474">
        <w:t xml:space="preserve"> </w:t>
      </w:r>
      <w:r w:rsidRPr="00373474">
        <w:t>(ed John M. Walker)</w:t>
      </w:r>
      <w:r w:rsidR="00B90D04" w:rsidRPr="00373474">
        <w:t xml:space="preserve"> </w:t>
      </w:r>
      <w:r w:rsidRPr="00373474">
        <w:t>61-67 (Humana Press, 2002).</w:t>
      </w:r>
    </w:p>
    <w:p w14:paraId="20A1E8FE" w14:textId="47A0D717" w:rsidR="008E5FC3" w:rsidRPr="00373474" w:rsidRDefault="008E5FC3" w:rsidP="00B43691">
      <w:pPr>
        <w:pStyle w:val="EndNoteBibliography"/>
        <w:contextualSpacing/>
      </w:pPr>
      <w:r w:rsidRPr="00373474">
        <w:t>27</w:t>
      </w:r>
      <w:r w:rsidRPr="00373474">
        <w:tab/>
        <w:t xml:space="preserve">Freshney, R. I. </w:t>
      </w:r>
      <w:r w:rsidRPr="00373474">
        <w:rPr>
          <w:i/>
        </w:rPr>
        <w:t>Culture of Animal Cells: A Manual of Basic Techniques</w:t>
      </w:r>
      <w:r w:rsidRPr="00373474">
        <w:t>. 7th edition edn,</w:t>
      </w:r>
      <w:r w:rsidR="00B90D04" w:rsidRPr="00373474">
        <w:t xml:space="preserve"> </w:t>
      </w:r>
      <w:r w:rsidRPr="00373474">
        <w:t>(John Wiley and Sons, 2016).</w:t>
      </w:r>
    </w:p>
    <w:p w14:paraId="7E742F30" w14:textId="409C3737" w:rsidR="008E5FC3" w:rsidRPr="00373474" w:rsidRDefault="008E5FC3" w:rsidP="00B43691">
      <w:pPr>
        <w:pStyle w:val="EndNoteBibliography"/>
        <w:contextualSpacing/>
      </w:pPr>
      <w:r w:rsidRPr="00373474">
        <w:t>28</w:t>
      </w:r>
      <w:r w:rsidRPr="00373474">
        <w:tab/>
        <w:t xml:space="preserve">Mandelbrot, B. </w:t>
      </w:r>
      <w:r w:rsidRPr="00373474">
        <w:rPr>
          <w:i/>
        </w:rPr>
        <w:t>The Fractal Geometry of Nature</w:t>
      </w:r>
      <w:r w:rsidRPr="00373474">
        <w:t>.</w:t>
      </w:r>
      <w:r w:rsidR="00B90D04" w:rsidRPr="00373474">
        <w:t xml:space="preserve"> </w:t>
      </w:r>
      <w:r w:rsidRPr="00373474">
        <w:t>(WH Freedman and Company, 1982).</w:t>
      </w:r>
    </w:p>
    <w:p w14:paraId="4A433940" w14:textId="4530BD1A" w:rsidR="008E5FC3" w:rsidRPr="00373474" w:rsidRDefault="008E5FC3" w:rsidP="00B43691">
      <w:pPr>
        <w:pStyle w:val="EndNoteBibliography"/>
        <w:contextualSpacing/>
      </w:pPr>
      <w:r w:rsidRPr="00373474">
        <w:t>29</w:t>
      </w:r>
      <w:r w:rsidRPr="00373474">
        <w:tab/>
        <w:t>Schittny, J. C.</w:t>
      </w:r>
      <w:r w:rsidR="00763430" w:rsidRPr="00373474">
        <w:t xml:space="preserve">, </w:t>
      </w:r>
      <w:r w:rsidRPr="00373474">
        <w:t xml:space="preserve">Yurchenco, P. D. Terminal short arm domains of basement membrane laminin are critical for its self-assembly. </w:t>
      </w:r>
      <w:r w:rsidR="00763430" w:rsidRPr="00373474">
        <w:rPr>
          <w:i/>
        </w:rPr>
        <w:t>Journal of Cell Biology</w:t>
      </w:r>
      <w:r w:rsidRPr="00373474">
        <w:rPr>
          <w:i/>
        </w:rPr>
        <w:t>.</w:t>
      </w:r>
      <w:r w:rsidRPr="00373474">
        <w:t xml:space="preserve"> </w:t>
      </w:r>
      <w:r w:rsidRPr="00373474">
        <w:rPr>
          <w:b/>
        </w:rPr>
        <w:t>110</w:t>
      </w:r>
      <w:r w:rsidRPr="00373474">
        <w:t xml:space="preserve"> (3), 825-832 (1990).</w:t>
      </w:r>
    </w:p>
    <w:p w14:paraId="0FF82CFC" w14:textId="13F46D8A" w:rsidR="008E5FC3" w:rsidRPr="00373474" w:rsidRDefault="008E5FC3" w:rsidP="00B43691">
      <w:pPr>
        <w:pStyle w:val="EndNoteBibliography"/>
        <w:contextualSpacing/>
      </w:pPr>
      <w:r w:rsidRPr="00373474">
        <w:lastRenderedPageBreak/>
        <w:t>30</w:t>
      </w:r>
      <w:r w:rsidRPr="00373474">
        <w:tab/>
        <w:t>Schuger, L., Yurchenco, P., Relan, N. K.</w:t>
      </w:r>
      <w:r w:rsidR="00763430" w:rsidRPr="00373474">
        <w:t xml:space="preserve">, </w:t>
      </w:r>
      <w:r w:rsidRPr="00373474">
        <w:t xml:space="preserve">Yang, Y. Laminin fragment E4 inhibition studies: basement membrane assembly and embryonic lung epithelial cell polarization requires laminin polymerization. </w:t>
      </w:r>
      <w:r w:rsidR="00763430" w:rsidRPr="00373474">
        <w:rPr>
          <w:i/>
        </w:rPr>
        <w:t>International Journal of Developmental Biology</w:t>
      </w:r>
      <w:r w:rsidRPr="00373474">
        <w:rPr>
          <w:i/>
        </w:rPr>
        <w:t>.</w:t>
      </w:r>
      <w:r w:rsidRPr="00373474">
        <w:t xml:space="preserve"> </w:t>
      </w:r>
      <w:r w:rsidRPr="00373474">
        <w:rPr>
          <w:b/>
        </w:rPr>
        <w:t>42</w:t>
      </w:r>
      <w:r w:rsidRPr="00373474">
        <w:t xml:space="preserve"> (2), 217-220 (1998).</w:t>
      </w:r>
    </w:p>
    <w:p w14:paraId="3EE28621" w14:textId="3CD1583A" w:rsidR="008E5FC3" w:rsidRPr="00373474" w:rsidRDefault="008E5FC3" w:rsidP="00B43691">
      <w:pPr>
        <w:pStyle w:val="EndNoteBibliography"/>
        <w:contextualSpacing/>
      </w:pPr>
      <w:r w:rsidRPr="00373474">
        <w:t>31</w:t>
      </w:r>
      <w:r w:rsidRPr="00373474">
        <w:tab/>
        <w:t>Colognato, H.</w:t>
      </w:r>
      <w:r w:rsidR="00763430" w:rsidRPr="00373474">
        <w:t xml:space="preserve">, </w:t>
      </w:r>
      <w:r w:rsidRPr="00373474">
        <w:t xml:space="preserve">Yurchenco, P. D. Form and function: the laminin family of heterotrimers. </w:t>
      </w:r>
      <w:r w:rsidR="00763430" w:rsidRPr="00373474">
        <w:rPr>
          <w:i/>
        </w:rPr>
        <w:t>Developmental Dynamics</w:t>
      </w:r>
      <w:r w:rsidRPr="00373474">
        <w:rPr>
          <w:i/>
        </w:rPr>
        <w:t>.</w:t>
      </w:r>
      <w:r w:rsidRPr="00373474">
        <w:t xml:space="preserve"> </w:t>
      </w:r>
      <w:r w:rsidRPr="00373474">
        <w:rPr>
          <w:b/>
        </w:rPr>
        <w:t>218</w:t>
      </w:r>
      <w:r w:rsidRPr="00373474">
        <w:t xml:space="preserve"> (2), 213-234 (2000).</w:t>
      </w:r>
    </w:p>
    <w:p w14:paraId="13407DE0" w14:textId="1DBD697E" w:rsidR="008E5FC3" w:rsidRPr="00373474" w:rsidRDefault="008E5FC3" w:rsidP="00B43691">
      <w:pPr>
        <w:pStyle w:val="EndNoteBibliography"/>
        <w:contextualSpacing/>
      </w:pPr>
      <w:r w:rsidRPr="00373474">
        <w:t>32</w:t>
      </w:r>
      <w:r w:rsidRPr="00373474">
        <w:tab/>
        <w:t>Kabaeva, Z., Meekhof, K. E.</w:t>
      </w:r>
      <w:r w:rsidR="00763430" w:rsidRPr="00373474">
        <w:t xml:space="preserve">, </w:t>
      </w:r>
      <w:r w:rsidRPr="00373474">
        <w:t xml:space="preserve">Michele, D. E. Sarcolemma instability during mechanical activity in Large myd cardiac myocytes with loss of dystroglycan extracellular matrix receptor function. </w:t>
      </w:r>
      <w:r w:rsidRPr="00373474">
        <w:rPr>
          <w:i/>
        </w:rPr>
        <w:t>Human Molecular Genetics.</w:t>
      </w:r>
      <w:r w:rsidRPr="00373474">
        <w:t xml:space="preserve"> </w:t>
      </w:r>
      <w:r w:rsidRPr="00373474">
        <w:rPr>
          <w:b/>
        </w:rPr>
        <w:t>20</w:t>
      </w:r>
      <w:r w:rsidRPr="00373474">
        <w:t xml:space="preserve"> (17), 3346-3355 (2011).</w:t>
      </w:r>
    </w:p>
    <w:p w14:paraId="2C29C4B5" w14:textId="05ED3485" w:rsidR="00F24243" w:rsidRPr="00373474" w:rsidRDefault="00D65EA1" w:rsidP="00B43691">
      <w:pPr>
        <w:pStyle w:val="Normal1"/>
        <w:contextualSpacing/>
      </w:pPr>
      <w:r w:rsidRPr="00373474">
        <w:fldChar w:fldCharType="end"/>
      </w:r>
    </w:p>
    <w:sectPr w:rsidR="00F24243" w:rsidRPr="00373474" w:rsidSect="00821888">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827216" w14:textId="77777777" w:rsidR="00C52057" w:rsidRDefault="00C52057">
      <w:r>
        <w:separator/>
      </w:r>
    </w:p>
  </w:endnote>
  <w:endnote w:type="continuationSeparator" w:id="0">
    <w:p w14:paraId="458B992D" w14:textId="77777777" w:rsidR="00C52057" w:rsidRDefault="00C52057">
      <w:r>
        <w:continuationSeparator/>
      </w:r>
    </w:p>
  </w:endnote>
  <w:endnote w:type="continuationNotice" w:id="1">
    <w:p w14:paraId="2C2CD248" w14:textId="77777777" w:rsidR="00C52057" w:rsidRDefault="00C520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Lucida Grande">
    <w:altName w:val="Segoe UI"/>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33CC8F" w14:textId="77777777" w:rsidR="000D270A" w:rsidRDefault="000D270A">
    <w:pPr>
      <w:pStyle w:val="Normal1"/>
    </w:pPr>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B085D1" w14:textId="77777777" w:rsidR="00C52057" w:rsidRDefault="00C52057">
      <w:r>
        <w:separator/>
      </w:r>
    </w:p>
  </w:footnote>
  <w:footnote w:type="continuationSeparator" w:id="0">
    <w:p w14:paraId="496CBC5B" w14:textId="77777777" w:rsidR="00C52057" w:rsidRDefault="00C52057">
      <w:r>
        <w:continuationSeparator/>
      </w:r>
    </w:p>
  </w:footnote>
  <w:footnote w:type="continuationNotice" w:id="1">
    <w:p w14:paraId="16980C3E" w14:textId="77777777" w:rsidR="00C52057" w:rsidRDefault="00C5205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9A6930" w14:textId="77777777" w:rsidR="000D270A" w:rsidRDefault="000D270A">
    <w:pPr>
      <w:pStyle w:val="Normal1"/>
      <w:pBdr>
        <w:top w:val="nil"/>
        <w:left w:val="nil"/>
        <w:bottom w:val="nil"/>
        <w:right w:val="nil"/>
        <w:between w:val="nil"/>
      </w:pBdr>
      <w:tabs>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2E9CA" w14:textId="6E29E205" w:rsidR="000D270A" w:rsidRDefault="000D270A">
    <w:pPr>
      <w:pStyle w:val="Normal1"/>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8F50B8"/>
    <w:multiLevelType w:val="multilevel"/>
    <w:tmpl w:val="BC686788"/>
    <w:lvl w:ilvl="0">
      <w:start w:val="6"/>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 w15:restartNumberingAfterBreak="0">
    <w:nsid w:val="12061568"/>
    <w:multiLevelType w:val="multilevel"/>
    <w:tmpl w:val="D3A4C270"/>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72E6826"/>
    <w:multiLevelType w:val="multilevel"/>
    <w:tmpl w:val="891C5BC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21B555D2"/>
    <w:multiLevelType w:val="multilevel"/>
    <w:tmpl w:val="2D7EC87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A6C623F"/>
    <w:multiLevelType w:val="multilevel"/>
    <w:tmpl w:val="CAE43490"/>
    <w:lvl w:ilvl="0">
      <w:start w:val="7"/>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5" w15:restartNumberingAfterBreak="0">
    <w:nsid w:val="4EA01DAE"/>
    <w:multiLevelType w:val="multilevel"/>
    <w:tmpl w:val="AF50461C"/>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2FE164B"/>
    <w:multiLevelType w:val="multilevel"/>
    <w:tmpl w:val="4FA4CB74"/>
    <w:lvl w:ilvl="0">
      <w:start w:val="1"/>
      <w:numFmt w:val="decimal"/>
      <w:lvlText w:val="%1."/>
      <w:lvlJc w:val="left"/>
      <w:pPr>
        <w:ind w:left="360" w:hanging="360"/>
      </w:pPr>
      <w:rPr>
        <w:rFonts w:hint="default"/>
        <w:sz w:val="22"/>
      </w:rPr>
    </w:lvl>
    <w:lvl w:ilvl="1">
      <w:start w:val="1"/>
      <w:numFmt w:val="decimal"/>
      <w:lvlText w:val="%1.%2."/>
      <w:lvlJc w:val="left"/>
      <w:pPr>
        <w:ind w:left="360" w:hanging="360"/>
      </w:pPr>
      <w:rPr>
        <w:rFonts w:hint="default"/>
        <w:sz w:val="24"/>
        <w:szCs w:val="24"/>
      </w:rPr>
    </w:lvl>
    <w:lvl w:ilvl="2">
      <w:start w:val="1"/>
      <w:numFmt w:val="decimal"/>
      <w:lvlText w:val="%1.%2.%3."/>
      <w:lvlJc w:val="left"/>
      <w:pPr>
        <w:ind w:left="720" w:hanging="720"/>
      </w:pPr>
      <w:rPr>
        <w:rFonts w:hint="default"/>
        <w:sz w:val="22"/>
      </w:rPr>
    </w:lvl>
    <w:lvl w:ilvl="3">
      <w:start w:val="1"/>
      <w:numFmt w:val="decimal"/>
      <w:lvlText w:val="%1.%2.%3.%4."/>
      <w:lvlJc w:val="left"/>
      <w:pPr>
        <w:ind w:left="720" w:hanging="720"/>
      </w:pPr>
      <w:rPr>
        <w:rFonts w:hint="default"/>
        <w:sz w:val="22"/>
      </w:rPr>
    </w:lvl>
    <w:lvl w:ilvl="4">
      <w:start w:val="1"/>
      <w:numFmt w:val="decimal"/>
      <w:lvlText w:val="%1.%2.%3.%4.%5."/>
      <w:lvlJc w:val="left"/>
      <w:pPr>
        <w:ind w:left="1080" w:hanging="1080"/>
      </w:pPr>
      <w:rPr>
        <w:rFonts w:hint="default"/>
        <w:sz w:val="22"/>
      </w:rPr>
    </w:lvl>
    <w:lvl w:ilvl="5">
      <w:start w:val="1"/>
      <w:numFmt w:val="decimal"/>
      <w:lvlText w:val="%1.%2.%3.%4.%5.%6."/>
      <w:lvlJc w:val="left"/>
      <w:pPr>
        <w:ind w:left="1080" w:hanging="1080"/>
      </w:pPr>
      <w:rPr>
        <w:rFonts w:hint="default"/>
        <w:sz w:val="22"/>
      </w:rPr>
    </w:lvl>
    <w:lvl w:ilvl="6">
      <w:start w:val="1"/>
      <w:numFmt w:val="decimal"/>
      <w:lvlText w:val="%1.%2.%3.%4.%5.%6.%7."/>
      <w:lvlJc w:val="left"/>
      <w:pPr>
        <w:ind w:left="1440" w:hanging="1440"/>
      </w:pPr>
      <w:rPr>
        <w:rFonts w:hint="default"/>
        <w:sz w:val="22"/>
      </w:rPr>
    </w:lvl>
    <w:lvl w:ilvl="7">
      <w:start w:val="1"/>
      <w:numFmt w:val="decimal"/>
      <w:lvlText w:val="%1.%2.%3.%4.%5.%6.%7.%8."/>
      <w:lvlJc w:val="left"/>
      <w:pPr>
        <w:ind w:left="1440" w:hanging="1440"/>
      </w:pPr>
      <w:rPr>
        <w:rFonts w:hint="default"/>
        <w:sz w:val="22"/>
      </w:rPr>
    </w:lvl>
    <w:lvl w:ilvl="8">
      <w:start w:val="1"/>
      <w:numFmt w:val="decimal"/>
      <w:lvlText w:val="%1.%2.%3.%4.%5.%6.%7.%8.%9."/>
      <w:lvlJc w:val="left"/>
      <w:pPr>
        <w:ind w:left="1800" w:hanging="1800"/>
      </w:pPr>
      <w:rPr>
        <w:rFonts w:hint="default"/>
        <w:sz w:val="22"/>
      </w:rPr>
    </w:lvl>
  </w:abstractNum>
  <w:abstractNum w:abstractNumId="7" w15:restartNumberingAfterBreak="0">
    <w:nsid w:val="586E4D33"/>
    <w:multiLevelType w:val="multilevel"/>
    <w:tmpl w:val="AA423AA8"/>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num w:numId="1">
    <w:abstractNumId w:val="5"/>
  </w:num>
  <w:num w:numId="2">
    <w:abstractNumId w:val="6"/>
  </w:num>
  <w:num w:numId="3">
    <w:abstractNumId w:val="3"/>
  </w:num>
  <w:num w:numId="4">
    <w:abstractNumId w:val="2"/>
  </w:num>
  <w:num w:numId="5">
    <w:abstractNumId w:val="1"/>
  </w:num>
  <w:num w:numId="6">
    <w:abstractNumId w:val="7"/>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9xtttegwpss0esssvx99r492dzrfv5f0ts&quot;&gt;Missing_BC_Models&lt;record-ids&gt;&lt;item&gt;95&lt;/item&gt;&lt;item&gt;173&lt;/item&gt;&lt;item&gt;183&lt;/item&gt;&lt;item&gt;218&lt;/item&gt;&lt;item&gt;348&lt;/item&gt;&lt;item&gt;604&lt;/item&gt;&lt;item&gt;605&lt;/item&gt;&lt;item&gt;606&lt;/item&gt;&lt;item&gt;634&lt;/item&gt;&lt;item&gt;642&lt;/item&gt;&lt;item&gt;645&lt;/item&gt;&lt;item&gt;647&lt;/item&gt;&lt;item&gt;648&lt;/item&gt;&lt;item&gt;651&lt;/item&gt;&lt;item&gt;652&lt;/item&gt;&lt;item&gt;653&lt;/item&gt;&lt;item&gt;656&lt;/item&gt;&lt;item&gt;657&lt;/item&gt;&lt;item&gt;659&lt;/item&gt;&lt;item&gt;660&lt;/item&gt;&lt;item&gt;661&lt;/item&gt;&lt;item&gt;662&lt;/item&gt;&lt;item&gt;663&lt;/item&gt;&lt;item&gt;714&lt;/item&gt;&lt;item&gt;721&lt;/item&gt;&lt;item&gt;876&lt;/item&gt;&lt;item&gt;877&lt;/item&gt;&lt;item&gt;879&lt;/item&gt;&lt;item&gt;880&lt;/item&gt;&lt;item&gt;882&lt;/item&gt;&lt;item&gt;884&lt;/item&gt;&lt;item&gt;982&lt;/item&gt;&lt;/record-ids&gt;&lt;/item&gt;&lt;/Libraries&gt;"/>
  </w:docVars>
  <w:rsids>
    <w:rsidRoot w:val="00F24243"/>
    <w:rsid w:val="00021B50"/>
    <w:rsid w:val="00050BAC"/>
    <w:rsid w:val="00050CBC"/>
    <w:rsid w:val="0006357C"/>
    <w:rsid w:val="000A45BD"/>
    <w:rsid w:val="000D270A"/>
    <w:rsid w:val="000E535B"/>
    <w:rsid w:val="00104220"/>
    <w:rsid w:val="00107403"/>
    <w:rsid w:val="001114A9"/>
    <w:rsid w:val="00244BAB"/>
    <w:rsid w:val="002B5B5E"/>
    <w:rsid w:val="002C1FD8"/>
    <w:rsid w:val="002F39B5"/>
    <w:rsid w:val="002F4827"/>
    <w:rsid w:val="0031529B"/>
    <w:rsid w:val="0032534B"/>
    <w:rsid w:val="0035212D"/>
    <w:rsid w:val="00360816"/>
    <w:rsid w:val="00361FFF"/>
    <w:rsid w:val="0036280C"/>
    <w:rsid w:val="00365F18"/>
    <w:rsid w:val="00373474"/>
    <w:rsid w:val="003846FE"/>
    <w:rsid w:val="003933DA"/>
    <w:rsid w:val="003E1E2A"/>
    <w:rsid w:val="004213CE"/>
    <w:rsid w:val="00447578"/>
    <w:rsid w:val="00490B21"/>
    <w:rsid w:val="00497DDE"/>
    <w:rsid w:val="004A4D66"/>
    <w:rsid w:val="004B75FC"/>
    <w:rsid w:val="004D75FB"/>
    <w:rsid w:val="00504BDD"/>
    <w:rsid w:val="00511CE7"/>
    <w:rsid w:val="005205CE"/>
    <w:rsid w:val="00542DF0"/>
    <w:rsid w:val="00560B6D"/>
    <w:rsid w:val="00575F7D"/>
    <w:rsid w:val="005950FE"/>
    <w:rsid w:val="005B4CE3"/>
    <w:rsid w:val="006042BB"/>
    <w:rsid w:val="00680ABE"/>
    <w:rsid w:val="006A71B6"/>
    <w:rsid w:val="006B5281"/>
    <w:rsid w:val="006C2FEF"/>
    <w:rsid w:val="00707736"/>
    <w:rsid w:val="007143D7"/>
    <w:rsid w:val="007544E4"/>
    <w:rsid w:val="00763430"/>
    <w:rsid w:val="00793621"/>
    <w:rsid w:val="007D45DB"/>
    <w:rsid w:val="007E6EBD"/>
    <w:rsid w:val="0082034A"/>
    <w:rsid w:val="00821888"/>
    <w:rsid w:val="00891460"/>
    <w:rsid w:val="008E5FC3"/>
    <w:rsid w:val="00964919"/>
    <w:rsid w:val="00A24FA3"/>
    <w:rsid w:val="00AB7F5A"/>
    <w:rsid w:val="00AC03A6"/>
    <w:rsid w:val="00AE7FE9"/>
    <w:rsid w:val="00B2573E"/>
    <w:rsid w:val="00B43691"/>
    <w:rsid w:val="00B61ED9"/>
    <w:rsid w:val="00B90D04"/>
    <w:rsid w:val="00BB01E2"/>
    <w:rsid w:val="00BF018B"/>
    <w:rsid w:val="00C11900"/>
    <w:rsid w:val="00C52057"/>
    <w:rsid w:val="00C84814"/>
    <w:rsid w:val="00CA503C"/>
    <w:rsid w:val="00CC5013"/>
    <w:rsid w:val="00D62D40"/>
    <w:rsid w:val="00D65EA1"/>
    <w:rsid w:val="00D81813"/>
    <w:rsid w:val="00D8514C"/>
    <w:rsid w:val="00D93A8D"/>
    <w:rsid w:val="00D95EEF"/>
    <w:rsid w:val="00DD13F6"/>
    <w:rsid w:val="00E242C5"/>
    <w:rsid w:val="00E45EFC"/>
    <w:rsid w:val="00E973B9"/>
    <w:rsid w:val="00EB2FE4"/>
    <w:rsid w:val="00ED74D5"/>
    <w:rsid w:val="00EE6BA2"/>
    <w:rsid w:val="00F05FE1"/>
    <w:rsid w:val="00F24243"/>
    <w:rsid w:val="00F31264"/>
    <w:rsid w:val="00F35879"/>
    <w:rsid w:val="00F60F13"/>
  </w:rsids>
  <m:mathPr>
    <m:mathFont m:val="Cambria Math"/>
    <m:brkBin m:val="before"/>
    <m:brkBinSub m:val="--"/>
    <m:smallFrac/>
    <m:dispDef/>
    <m:lMargin m:val="0"/>
    <m:rMargin m:val="0"/>
    <m:defJc m:val="centerGroup"/>
    <m:wrapRight/>
    <m:intLim m:val="subSup"/>
    <m:naryLim m:val="subSup"/>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EEF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EA1"/>
  </w:style>
  <w:style w:type="paragraph" w:styleId="Heading1">
    <w:name w:val="heading 1"/>
    <w:basedOn w:val="Normal1"/>
    <w:next w:val="Normal1"/>
    <w:rsid w:val="00F24243"/>
    <w:pPr>
      <w:keepNext/>
      <w:spacing w:before="240" w:after="60"/>
      <w:outlineLvl w:val="0"/>
    </w:pPr>
    <w:rPr>
      <w:b/>
      <w:sz w:val="28"/>
      <w:szCs w:val="28"/>
    </w:rPr>
  </w:style>
  <w:style w:type="paragraph" w:styleId="Heading2">
    <w:name w:val="heading 2"/>
    <w:basedOn w:val="Normal1"/>
    <w:next w:val="Normal1"/>
    <w:rsid w:val="00F24243"/>
    <w:pPr>
      <w:keepNext/>
      <w:outlineLvl w:val="1"/>
    </w:pPr>
    <w:rPr>
      <w:b/>
    </w:rPr>
  </w:style>
  <w:style w:type="paragraph" w:styleId="Heading3">
    <w:name w:val="heading 3"/>
    <w:basedOn w:val="Normal1"/>
    <w:next w:val="Normal1"/>
    <w:rsid w:val="00F24243"/>
    <w:pPr>
      <w:keepNext/>
      <w:keepLines/>
      <w:spacing w:before="200"/>
      <w:outlineLvl w:val="2"/>
    </w:pPr>
    <w:rPr>
      <w:rFonts w:ascii="Cambria" w:eastAsia="Cambria" w:hAnsi="Cambria" w:cs="Cambria"/>
      <w:b/>
      <w:color w:val="4F81BD"/>
    </w:rPr>
  </w:style>
  <w:style w:type="paragraph" w:styleId="Heading4">
    <w:name w:val="heading 4"/>
    <w:basedOn w:val="Normal1"/>
    <w:next w:val="Normal1"/>
    <w:rsid w:val="00F24243"/>
    <w:pPr>
      <w:keepNext/>
      <w:keepLines/>
      <w:spacing w:before="240" w:after="40"/>
      <w:outlineLvl w:val="3"/>
    </w:pPr>
    <w:rPr>
      <w:b/>
    </w:rPr>
  </w:style>
  <w:style w:type="paragraph" w:styleId="Heading5">
    <w:name w:val="heading 5"/>
    <w:basedOn w:val="Normal1"/>
    <w:next w:val="Normal1"/>
    <w:rsid w:val="00F24243"/>
    <w:pPr>
      <w:keepNext/>
      <w:keepLines/>
      <w:spacing w:before="220" w:after="40"/>
      <w:outlineLvl w:val="4"/>
    </w:pPr>
    <w:rPr>
      <w:b/>
      <w:sz w:val="22"/>
      <w:szCs w:val="22"/>
    </w:rPr>
  </w:style>
  <w:style w:type="paragraph" w:styleId="Heading6">
    <w:name w:val="heading 6"/>
    <w:basedOn w:val="Normal1"/>
    <w:next w:val="Normal1"/>
    <w:rsid w:val="00F24243"/>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rsid w:val="00F24243"/>
  </w:style>
  <w:style w:type="paragraph" w:styleId="Title">
    <w:name w:val="Title"/>
    <w:basedOn w:val="Normal1"/>
    <w:next w:val="Normal1"/>
    <w:rsid w:val="00F24243"/>
    <w:pPr>
      <w:keepNext/>
      <w:keepLines/>
      <w:spacing w:before="480" w:after="120"/>
    </w:pPr>
    <w:rPr>
      <w:b/>
      <w:sz w:val="72"/>
      <w:szCs w:val="72"/>
    </w:rPr>
  </w:style>
  <w:style w:type="paragraph" w:styleId="Subtitle">
    <w:name w:val="Subtitle"/>
    <w:basedOn w:val="Normal1"/>
    <w:next w:val="Normal1"/>
    <w:rsid w:val="00F24243"/>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sid w:val="00F24243"/>
  </w:style>
  <w:style w:type="character" w:customStyle="1" w:styleId="CommentTextChar">
    <w:name w:val="Comment Text Char"/>
    <w:basedOn w:val="DefaultParagraphFont"/>
    <w:link w:val="CommentText"/>
    <w:uiPriority w:val="99"/>
    <w:semiHidden/>
    <w:rsid w:val="00F24243"/>
  </w:style>
  <w:style w:type="character" w:styleId="CommentReference">
    <w:name w:val="annotation reference"/>
    <w:basedOn w:val="DefaultParagraphFont"/>
    <w:uiPriority w:val="99"/>
    <w:semiHidden/>
    <w:unhideWhenUsed/>
    <w:rsid w:val="00F24243"/>
    <w:rPr>
      <w:sz w:val="18"/>
      <w:szCs w:val="18"/>
    </w:rPr>
  </w:style>
  <w:style w:type="paragraph" w:styleId="BalloonText">
    <w:name w:val="Balloon Text"/>
    <w:basedOn w:val="Normal"/>
    <w:link w:val="BalloonTextChar"/>
    <w:uiPriority w:val="99"/>
    <w:semiHidden/>
    <w:unhideWhenUsed/>
    <w:rsid w:val="00504BDD"/>
    <w:rPr>
      <w:rFonts w:ascii="Lucida Grande" w:hAnsi="Lucida Grande"/>
      <w:sz w:val="18"/>
      <w:szCs w:val="18"/>
    </w:rPr>
  </w:style>
  <w:style w:type="character" w:customStyle="1" w:styleId="BalloonTextChar">
    <w:name w:val="Balloon Text Char"/>
    <w:basedOn w:val="DefaultParagraphFont"/>
    <w:link w:val="BalloonText"/>
    <w:uiPriority w:val="99"/>
    <w:semiHidden/>
    <w:rsid w:val="00504BDD"/>
    <w:rPr>
      <w:rFonts w:ascii="Lucida Grande" w:hAnsi="Lucida Grande"/>
      <w:sz w:val="18"/>
      <w:szCs w:val="18"/>
    </w:rPr>
  </w:style>
  <w:style w:type="paragraph" w:styleId="CommentSubject">
    <w:name w:val="annotation subject"/>
    <w:basedOn w:val="CommentText"/>
    <w:next w:val="CommentText"/>
    <w:link w:val="CommentSubjectChar"/>
    <w:uiPriority w:val="99"/>
    <w:semiHidden/>
    <w:unhideWhenUsed/>
    <w:rsid w:val="00504BDD"/>
    <w:rPr>
      <w:b/>
      <w:bCs/>
      <w:sz w:val="20"/>
      <w:szCs w:val="20"/>
    </w:rPr>
  </w:style>
  <w:style w:type="character" w:customStyle="1" w:styleId="CommentSubjectChar">
    <w:name w:val="Comment Subject Char"/>
    <w:basedOn w:val="CommentTextChar"/>
    <w:link w:val="CommentSubject"/>
    <w:uiPriority w:val="99"/>
    <w:semiHidden/>
    <w:rsid w:val="00504BDD"/>
    <w:rPr>
      <w:b/>
      <w:bCs/>
      <w:sz w:val="20"/>
      <w:szCs w:val="20"/>
    </w:rPr>
  </w:style>
  <w:style w:type="paragraph" w:customStyle="1" w:styleId="EndNoteBibliographyTitle">
    <w:name w:val="EndNote Bibliography Title"/>
    <w:basedOn w:val="Normal"/>
    <w:link w:val="EndNoteBibliographyTitleChar"/>
    <w:rsid w:val="002C1FD8"/>
    <w:pPr>
      <w:jc w:val="center"/>
    </w:pPr>
    <w:rPr>
      <w:noProof/>
    </w:rPr>
  </w:style>
  <w:style w:type="character" w:customStyle="1" w:styleId="Normal1Char">
    <w:name w:val="Normal1 Char"/>
    <w:basedOn w:val="DefaultParagraphFont"/>
    <w:link w:val="Normal1"/>
    <w:rsid w:val="002C1FD8"/>
  </w:style>
  <w:style w:type="character" w:customStyle="1" w:styleId="EndNoteBibliographyTitleChar">
    <w:name w:val="EndNote Bibliography Title Char"/>
    <w:basedOn w:val="Normal1Char"/>
    <w:link w:val="EndNoteBibliographyTitle"/>
    <w:rsid w:val="002C1FD8"/>
    <w:rPr>
      <w:noProof/>
    </w:rPr>
  </w:style>
  <w:style w:type="paragraph" w:customStyle="1" w:styleId="EndNoteBibliography">
    <w:name w:val="EndNote Bibliography"/>
    <w:basedOn w:val="Normal"/>
    <w:link w:val="EndNoteBibliographyChar"/>
    <w:rsid w:val="002C1FD8"/>
    <w:rPr>
      <w:noProof/>
    </w:rPr>
  </w:style>
  <w:style w:type="character" w:customStyle="1" w:styleId="EndNoteBibliographyChar">
    <w:name w:val="EndNote Bibliography Char"/>
    <w:basedOn w:val="Normal1Char"/>
    <w:link w:val="EndNoteBibliography"/>
    <w:rsid w:val="002C1FD8"/>
    <w:rPr>
      <w:noProof/>
    </w:rPr>
  </w:style>
  <w:style w:type="character" w:styleId="Hyperlink">
    <w:name w:val="Hyperlink"/>
    <w:basedOn w:val="DefaultParagraphFont"/>
    <w:uiPriority w:val="99"/>
    <w:unhideWhenUsed/>
    <w:rsid w:val="008E5FC3"/>
    <w:rPr>
      <w:color w:val="0000FF" w:themeColor="hyperlink"/>
      <w:u w:val="single"/>
    </w:rPr>
  </w:style>
  <w:style w:type="character" w:customStyle="1" w:styleId="UnresolvedMention1">
    <w:name w:val="Unresolved Mention1"/>
    <w:basedOn w:val="DefaultParagraphFont"/>
    <w:uiPriority w:val="99"/>
    <w:semiHidden/>
    <w:unhideWhenUsed/>
    <w:rsid w:val="008E5FC3"/>
    <w:rPr>
      <w:color w:val="605E5C"/>
      <w:shd w:val="clear" w:color="auto" w:fill="E1DFDD"/>
    </w:rPr>
  </w:style>
  <w:style w:type="character" w:customStyle="1" w:styleId="UnresolvedMention2">
    <w:name w:val="Unresolved Mention2"/>
    <w:basedOn w:val="DefaultParagraphFont"/>
    <w:uiPriority w:val="99"/>
    <w:semiHidden/>
    <w:unhideWhenUsed/>
    <w:rsid w:val="00D62D40"/>
    <w:rPr>
      <w:color w:val="605E5C"/>
      <w:shd w:val="clear" w:color="auto" w:fill="E1DFDD"/>
    </w:rPr>
  </w:style>
  <w:style w:type="paragraph" w:styleId="Footer">
    <w:name w:val="footer"/>
    <w:basedOn w:val="Normal"/>
    <w:link w:val="FooterChar"/>
    <w:uiPriority w:val="99"/>
    <w:unhideWhenUsed/>
    <w:rsid w:val="00D62D40"/>
    <w:pPr>
      <w:tabs>
        <w:tab w:val="center" w:pos="4680"/>
        <w:tab w:val="right" w:pos="9360"/>
      </w:tabs>
    </w:pPr>
  </w:style>
  <w:style w:type="character" w:customStyle="1" w:styleId="FooterChar">
    <w:name w:val="Footer Char"/>
    <w:basedOn w:val="DefaultParagraphFont"/>
    <w:link w:val="Footer"/>
    <w:uiPriority w:val="99"/>
    <w:rsid w:val="00D62D40"/>
  </w:style>
  <w:style w:type="paragraph" w:styleId="Header">
    <w:name w:val="header"/>
    <w:basedOn w:val="Normal"/>
    <w:link w:val="HeaderChar"/>
    <w:uiPriority w:val="99"/>
    <w:unhideWhenUsed/>
    <w:rsid w:val="00D62D40"/>
    <w:pPr>
      <w:tabs>
        <w:tab w:val="center" w:pos="4680"/>
        <w:tab w:val="right" w:pos="9360"/>
      </w:tabs>
    </w:pPr>
  </w:style>
  <w:style w:type="character" w:customStyle="1" w:styleId="HeaderChar">
    <w:name w:val="Header Char"/>
    <w:basedOn w:val="DefaultParagraphFont"/>
    <w:link w:val="Header"/>
    <w:uiPriority w:val="99"/>
    <w:rsid w:val="00D62D40"/>
  </w:style>
  <w:style w:type="character" w:styleId="LineNumber">
    <w:name w:val="line number"/>
    <w:basedOn w:val="DefaultParagraphFont"/>
    <w:uiPriority w:val="99"/>
    <w:semiHidden/>
    <w:unhideWhenUsed/>
    <w:rsid w:val="00821888"/>
  </w:style>
  <w:style w:type="paragraph" w:styleId="ListParagraph">
    <w:name w:val="List Paragraph"/>
    <w:basedOn w:val="Normal"/>
    <w:uiPriority w:val="34"/>
    <w:qFormat/>
    <w:rsid w:val="00B90D0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S0142961219304363"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77CC61-974B-47DF-974C-38776086F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0013</Words>
  <Characters>57077</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6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20-04-03T02:58:00Z</cp:lastPrinted>
  <dcterms:created xsi:type="dcterms:W3CDTF">2020-04-07T16:00:00Z</dcterms:created>
  <dcterms:modified xsi:type="dcterms:W3CDTF">2020-04-07T17:55:00Z</dcterms:modified>
</cp:coreProperties>
</file>